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E45A5" w14:textId="56548253" w:rsidR="001345DD" w:rsidRDefault="00265509" w:rsidP="0026550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MAKALAH</w:t>
      </w:r>
    </w:p>
    <w:p w14:paraId="03188651" w14:textId="64E10A5A" w:rsidR="00265509" w:rsidRDefault="00265509" w:rsidP="0026550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KEPEMIMPINAN DAN KOMUNIKASI</w:t>
      </w:r>
    </w:p>
    <w:p w14:paraId="28570859" w14:textId="77777777" w:rsidR="0090662F" w:rsidRDefault="0090662F" w:rsidP="00265509">
      <w:pPr>
        <w:spacing w:after="0" w:line="360" w:lineRule="auto"/>
        <w:jc w:val="center"/>
        <w:rPr>
          <w:rFonts w:ascii="Times New Roman" w:hAnsi="Times New Roman" w:cs="Times New Roman"/>
          <w:b/>
          <w:bCs/>
          <w:sz w:val="28"/>
          <w:szCs w:val="28"/>
        </w:rPr>
      </w:pPr>
    </w:p>
    <w:p w14:paraId="03C90768" w14:textId="1FFE47E3" w:rsidR="00265509" w:rsidRDefault="00265509" w:rsidP="00265509">
      <w:pPr>
        <w:spacing w:after="0" w:line="360" w:lineRule="auto"/>
        <w:jc w:val="center"/>
        <w:rPr>
          <w:rFonts w:ascii="Times New Roman" w:hAnsi="Times New Roman" w:cs="Times New Roman"/>
          <w:b/>
          <w:bCs/>
          <w:sz w:val="28"/>
          <w:szCs w:val="28"/>
        </w:rPr>
      </w:pPr>
      <w:r>
        <w:rPr>
          <w:rFonts w:ascii="Times" w:eastAsia="Times" w:hAnsi="Times" w:cs="Times"/>
          <w:b/>
          <w:noProof/>
          <w:sz w:val="28"/>
          <w:szCs w:val="28"/>
        </w:rPr>
        <w:drawing>
          <wp:inline distT="114300" distB="114300" distL="114300" distR="114300" wp14:anchorId="3EEFBB40" wp14:editId="6683AF18">
            <wp:extent cx="2832100" cy="2719317"/>
            <wp:effectExtent l="0" t="0" r="6350" b="508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2841377" cy="2728225"/>
                    </a:xfrm>
                    <a:prstGeom prst="rect">
                      <a:avLst/>
                    </a:prstGeom>
                    <a:ln/>
                  </pic:spPr>
                </pic:pic>
              </a:graphicData>
            </a:graphic>
          </wp:inline>
        </w:drawing>
      </w:r>
    </w:p>
    <w:p w14:paraId="79188855" w14:textId="026F92F4" w:rsidR="00265509" w:rsidRDefault="00265509" w:rsidP="00265509">
      <w:pPr>
        <w:spacing w:after="0" w:line="360" w:lineRule="auto"/>
        <w:jc w:val="center"/>
        <w:rPr>
          <w:rFonts w:ascii="Times New Roman" w:hAnsi="Times New Roman" w:cs="Times New Roman"/>
          <w:b/>
          <w:bCs/>
          <w:sz w:val="28"/>
          <w:szCs w:val="28"/>
        </w:rPr>
      </w:pPr>
    </w:p>
    <w:p w14:paraId="0D655B89" w14:textId="6F21000D" w:rsidR="00265509" w:rsidRDefault="00265509" w:rsidP="00265509">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 xml:space="preserve">Disusun Oleh : </w:t>
      </w:r>
    </w:p>
    <w:p w14:paraId="600BE8E2" w14:textId="55923637" w:rsidR="00265509" w:rsidRDefault="00265509" w:rsidP="0026550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Kelompok 11</w:t>
      </w:r>
    </w:p>
    <w:p w14:paraId="6536BA9D" w14:textId="7FA202AE" w:rsidR="00265509" w:rsidRDefault="00265509" w:rsidP="00265509">
      <w:pPr>
        <w:spacing w:after="0" w:line="360" w:lineRule="auto"/>
        <w:jc w:val="center"/>
        <w:rPr>
          <w:rFonts w:ascii="Times New Roman" w:hAnsi="Times New Roman" w:cs="Times New Roman"/>
          <w:b/>
          <w:bCs/>
          <w:sz w:val="28"/>
          <w:szCs w:val="28"/>
        </w:rPr>
      </w:pPr>
    </w:p>
    <w:p w14:paraId="054DD1C3" w14:textId="7BF9AB33" w:rsidR="00265509" w:rsidRDefault="00265509" w:rsidP="00265509">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 xml:space="preserve">Daftar Anggota Kelompok : </w:t>
      </w:r>
    </w:p>
    <w:p w14:paraId="3429C11C" w14:textId="1F1633C8" w:rsidR="00265509" w:rsidRDefault="00265509" w:rsidP="004B65B5">
      <w:pPr>
        <w:spacing w:after="0" w:line="360" w:lineRule="auto"/>
        <w:ind w:left="1080"/>
        <w:rPr>
          <w:rFonts w:ascii="Times New Roman" w:hAnsi="Times New Roman" w:cs="Times New Roman"/>
          <w:b/>
          <w:bCs/>
          <w:sz w:val="28"/>
          <w:szCs w:val="28"/>
        </w:rPr>
      </w:pPr>
      <w:r w:rsidRPr="00265509">
        <w:rPr>
          <w:rFonts w:ascii="Times New Roman" w:hAnsi="Times New Roman" w:cs="Times New Roman"/>
          <w:b/>
          <w:bCs/>
          <w:sz w:val="28"/>
          <w:szCs w:val="28"/>
        </w:rPr>
        <w:t>Chycik Ayu Winata</w:t>
      </w:r>
      <w:r>
        <w:rPr>
          <w:rFonts w:ascii="Times New Roman" w:hAnsi="Times New Roman" w:cs="Times New Roman"/>
          <w:b/>
          <w:bCs/>
          <w:sz w:val="28"/>
          <w:szCs w:val="28"/>
        </w:rPr>
        <w:t xml:space="preserve"> </w:t>
      </w:r>
      <w:r>
        <w:rPr>
          <w:rFonts w:ascii="Times New Roman" w:hAnsi="Times New Roman" w:cs="Times New Roman"/>
          <w:b/>
          <w:bCs/>
          <w:sz w:val="28"/>
          <w:szCs w:val="28"/>
        </w:rPr>
        <w:tab/>
      </w:r>
      <w:r w:rsidR="004B65B5">
        <w:rPr>
          <w:rFonts w:ascii="Times New Roman" w:hAnsi="Times New Roman" w:cs="Times New Roman"/>
          <w:b/>
          <w:bCs/>
          <w:sz w:val="28"/>
          <w:szCs w:val="28"/>
        </w:rPr>
        <w:tab/>
      </w:r>
      <w:r w:rsidRPr="00265509">
        <w:rPr>
          <w:rFonts w:ascii="Times New Roman" w:hAnsi="Times New Roman" w:cs="Times New Roman"/>
          <w:b/>
          <w:bCs/>
          <w:sz w:val="28"/>
          <w:szCs w:val="28"/>
        </w:rPr>
        <w:t>20081010197</w:t>
      </w:r>
      <w:r w:rsidR="004B65B5">
        <w:rPr>
          <w:rFonts w:ascii="Times New Roman" w:hAnsi="Times New Roman" w:cs="Times New Roman"/>
          <w:b/>
          <w:bCs/>
          <w:sz w:val="28"/>
          <w:szCs w:val="28"/>
        </w:rPr>
        <w:tab/>
        <w:t>Informatika</w:t>
      </w:r>
    </w:p>
    <w:p w14:paraId="71E25766" w14:textId="31CD335C" w:rsidR="00265509" w:rsidRDefault="00265509" w:rsidP="004B65B5">
      <w:pPr>
        <w:spacing w:after="0" w:line="360" w:lineRule="auto"/>
        <w:ind w:left="1080"/>
        <w:rPr>
          <w:rFonts w:ascii="Times New Roman" w:hAnsi="Times New Roman" w:cs="Times New Roman"/>
          <w:b/>
          <w:bCs/>
          <w:sz w:val="28"/>
          <w:szCs w:val="28"/>
        </w:rPr>
      </w:pPr>
      <w:r w:rsidRPr="00265509">
        <w:rPr>
          <w:rFonts w:ascii="Times New Roman" w:hAnsi="Times New Roman" w:cs="Times New Roman"/>
          <w:b/>
          <w:bCs/>
          <w:sz w:val="28"/>
          <w:szCs w:val="28"/>
        </w:rPr>
        <w:t>Aufa Ardila</w:t>
      </w:r>
      <w:r>
        <w:rPr>
          <w:rFonts w:ascii="Times New Roman" w:hAnsi="Times New Roman" w:cs="Times New Roman"/>
          <w:b/>
          <w:bCs/>
          <w:sz w:val="28"/>
          <w:szCs w:val="28"/>
        </w:rPr>
        <w:t xml:space="preserve"> </w:t>
      </w:r>
      <w:r>
        <w:rPr>
          <w:rFonts w:ascii="Times New Roman" w:hAnsi="Times New Roman" w:cs="Times New Roman"/>
          <w:b/>
          <w:bCs/>
          <w:sz w:val="28"/>
          <w:szCs w:val="28"/>
        </w:rPr>
        <w:tab/>
      </w:r>
      <w:r>
        <w:rPr>
          <w:rFonts w:ascii="Times New Roman" w:hAnsi="Times New Roman" w:cs="Times New Roman"/>
          <w:b/>
          <w:bCs/>
          <w:sz w:val="28"/>
          <w:szCs w:val="28"/>
        </w:rPr>
        <w:tab/>
      </w:r>
      <w:r w:rsidR="004B65B5">
        <w:rPr>
          <w:rFonts w:ascii="Times New Roman" w:hAnsi="Times New Roman" w:cs="Times New Roman"/>
          <w:b/>
          <w:bCs/>
          <w:sz w:val="28"/>
          <w:szCs w:val="28"/>
        </w:rPr>
        <w:tab/>
      </w:r>
      <w:r w:rsidRPr="00265509">
        <w:rPr>
          <w:rFonts w:ascii="Times New Roman" w:hAnsi="Times New Roman" w:cs="Times New Roman"/>
          <w:b/>
          <w:bCs/>
          <w:sz w:val="28"/>
          <w:szCs w:val="28"/>
        </w:rPr>
        <w:t>20081010190</w:t>
      </w:r>
      <w:r w:rsidR="004B65B5">
        <w:rPr>
          <w:rFonts w:ascii="Times New Roman" w:hAnsi="Times New Roman" w:cs="Times New Roman"/>
          <w:b/>
          <w:bCs/>
          <w:sz w:val="28"/>
          <w:szCs w:val="28"/>
        </w:rPr>
        <w:tab/>
        <w:t>Informatika</w:t>
      </w:r>
    </w:p>
    <w:p w14:paraId="787F0FE4" w14:textId="283810A3" w:rsidR="00265509" w:rsidRDefault="00265509" w:rsidP="004B65B5">
      <w:pPr>
        <w:spacing w:after="0" w:line="360" w:lineRule="auto"/>
        <w:ind w:left="1080"/>
        <w:rPr>
          <w:rFonts w:ascii="Times New Roman" w:hAnsi="Times New Roman" w:cs="Times New Roman"/>
          <w:b/>
          <w:bCs/>
          <w:sz w:val="28"/>
          <w:szCs w:val="28"/>
        </w:rPr>
      </w:pPr>
      <w:r w:rsidRPr="00265509">
        <w:rPr>
          <w:rFonts w:ascii="Times New Roman" w:hAnsi="Times New Roman" w:cs="Times New Roman"/>
          <w:b/>
          <w:bCs/>
          <w:sz w:val="28"/>
          <w:szCs w:val="28"/>
        </w:rPr>
        <w:t>Farkhan</w:t>
      </w:r>
      <w:r>
        <w:rPr>
          <w:rFonts w:ascii="Times New Roman" w:hAnsi="Times New Roman" w:cs="Times New Roman"/>
          <w:b/>
          <w:bCs/>
          <w:sz w:val="28"/>
          <w:szCs w:val="28"/>
        </w:rPr>
        <w:t xml:space="preserve"> </w:t>
      </w:r>
      <w:r>
        <w:rPr>
          <w:rFonts w:ascii="Times New Roman" w:hAnsi="Times New Roman" w:cs="Times New Roman"/>
          <w:b/>
          <w:bCs/>
          <w:sz w:val="28"/>
          <w:szCs w:val="28"/>
        </w:rPr>
        <w:tab/>
      </w:r>
      <w:r>
        <w:rPr>
          <w:rFonts w:ascii="Times New Roman" w:hAnsi="Times New Roman" w:cs="Times New Roman"/>
          <w:b/>
          <w:bCs/>
          <w:sz w:val="28"/>
          <w:szCs w:val="28"/>
        </w:rPr>
        <w:tab/>
      </w:r>
      <w:r w:rsidR="004B65B5">
        <w:rPr>
          <w:rFonts w:ascii="Times New Roman" w:hAnsi="Times New Roman" w:cs="Times New Roman"/>
          <w:b/>
          <w:bCs/>
          <w:sz w:val="28"/>
          <w:szCs w:val="28"/>
        </w:rPr>
        <w:tab/>
      </w:r>
      <w:r w:rsidRPr="00265509">
        <w:rPr>
          <w:rFonts w:ascii="Times New Roman" w:hAnsi="Times New Roman" w:cs="Times New Roman"/>
          <w:b/>
          <w:bCs/>
          <w:sz w:val="28"/>
          <w:szCs w:val="28"/>
        </w:rPr>
        <w:t>20081010060</w:t>
      </w:r>
      <w:r w:rsidR="004B65B5">
        <w:rPr>
          <w:rFonts w:ascii="Times New Roman" w:hAnsi="Times New Roman" w:cs="Times New Roman"/>
          <w:b/>
          <w:bCs/>
          <w:sz w:val="28"/>
          <w:szCs w:val="28"/>
        </w:rPr>
        <w:tab/>
        <w:t>Informatika</w:t>
      </w:r>
    </w:p>
    <w:p w14:paraId="1E261D3A" w14:textId="2DE7F628" w:rsidR="004B65B5" w:rsidRDefault="004B65B5" w:rsidP="004B65B5">
      <w:pPr>
        <w:spacing w:after="0" w:line="360" w:lineRule="auto"/>
        <w:rPr>
          <w:rFonts w:ascii="Times New Roman" w:hAnsi="Times New Roman" w:cs="Times New Roman"/>
          <w:b/>
          <w:bCs/>
          <w:sz w:val="28"/>
          <w:szCs w:val="28"/>
        </w:rPr>
      </w:pPr>
    </w:p>
    <w:p w14:paraId="36DB1C5F" w14:textId="0EDC3910" w:rsidR="0090662F" w:rsidRDefault="0090662F" w:rsidP="004B65B5">
      <w:pPr>
        <w:spacing w:after="0" w:line="360" w:lineRule="auto"/>
        <w:rPr>
          <w:rFonts w:ascii="Times New Roman" w:hAnsi="Times New Roman" w:cs="Times New Roman"/>
          <w:b/>
          <w:bCs/>
          <w:sz w:val="28"/>
          <w:szCs w:val="28"/>
        </w:rPr>
      </w:pPr>
    </w:p>
    <w:p w14:paraId="3185D868" w14:textId="76CBCD18" w:rsidR="0090662F" w:rsidRDefault="0090662F" w:rsidP="004B65B5">
      <w:pPr>
        <w:spacing w:after="0" w:line="360" w:lineRule="auto"/>
        <w:rPr>
          <w:rFonts w:ascii="Times New Roman" w:hAnsi="Times New Roman" w:cs="Times New Roman"/>
          <w:b/>
          <w:bCs/>
          <w:sz w:val="28"/>
          <w:szCs w:val="28"/>
        </w:rPr>
      </w:pPr>
    </w:p>
    <w:p w14:paraId="0387FE38" w14:textId="77777777" w:rsidR="0090662F" w:rsidRDefault="0090662F" w:rsidP="004B65B5">
      <w:pPr>
        <w:spacing w:after="0" w:line="360" w:lineRule="auto"/>
        <w:rPr>
          <w:rFonts w:ascii="Times New Roman" w:hAnsi="Times New Roman" w:cs="Times New Roman"/>
          <w:b/>
          <w:bCs/>
          <w:sz w:val="28"/>
          <w:szCs w:val="28"/>
        </w:rPr>
      </w:pPr>
    </w:p>
    <w:p w14:paraId="3280D548" w14:textId="77777777" w:rsidR="0090662F" w:rsidRDefault="0090662F" w:rsidP="004B65B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TAS PEMBANGUNAN NASIONAL “VETERAN”</w:t>
      </w:r>
    </w:p>
    <w:p w14:paraId="1422C25C" w14:textId="138303F3" w:rsidR="004B65B5" w:rsidRDefault="0090662F" w:rsidP="004B65B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JAWA TIMUR</w:t>
      </w:r>
    </w:p>
    <w:p w14:paraId="243B3E1F" w14:textId="25BEA0C5" w:rsidR="0090662F" w:rsidRDefault="0090662F" w:rsidP="004B65B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SURABAYA</w:t>
      </w:r>
    </w:p>
    <w:p w14:paraId="1D2A5992" w14:textId="6C5835BF" w:rsidR="00F345E3" w:rsidRDefault="0090662F" w:rsidP="004B65B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202</w:t>
      </w:r>
      <w:r w:rsidR="00AE40AE">
        <w:rPr>
          <w:rFonts w:ascii="Times New Roman" w:hAnsi="Times New Roman" w:cs="Times New Roman"/>
          <w:b/>
          <w:bCs/>
          <w:sz w:val="28"/>
          <w:szCs w:val="28"/>
        </w:rPr>
        <w:t>2</w:t>
      </w:r>
    </w:p>
    <w:p w14:paraId="3D591518" w14:textId="77777777" w:rsidR="00F345E3" w:rsidRDefault="00F345E3">
      <w:pPr>
        <w:rPr>
          <w:rFonts w:ascii="Times New Roman" w:hAnsi="Times New Roman" w:cs="Times New Roman"/>
          <w:b/>
          <w:bCs/>
          <w:sz w:val="28"/>
          <w:szCs w:val="28"/>
        </w:rPr>
      </w:pPr>
      <w:r>
        <w:rPr>
          <w:rFonts w:ascii="Times New Roman" w:hAnsi="Times New Roman" w:cs="Times New Roman"/>
          <w:b/>
          <w:bCs/>
          <w:sz w:val="28"/>
          <w:szCs w:val="28"/>
        </w:rPr>
        <w:br w:type="page"/>
      </w:r>
    </w:p>
    <w:p w14:paraId="486D5651" w14:textId="77777777" w:rsidR="0007459A" w:rsidRDefault="0007459A" w:rsidP="00635A57">
      <w:pPr>
        <w:pStyle w:val="Heading1"/>
        <w:spacing w:before="0" w:line="360" w:lineRule="auto"/>
        <w:rPr>
          <w:b/>
          <w:bCs/>
        </w:rPr>
        <w:sectPr w:rsidR="0007459A" w:rsidSect="00842A3E">
          <w:pgSz w:w="11906" w:h="16838" w:code="9"/>
          <w:pgMar w:top="1440" w:right="1440" w:bottom="1440" w:left="1440" w:header="720" w:footer="720" w:gutter="0"/>
          <w:cols w:space="720"/>
          <w:docGrid w:linePitch="360"/>
        </w:sectPr>
      </w:pPr>
    </w:p>
    <w:p w14:paraId="7FF71FAB" w14:textId="15318721" w:rsidR="00635A57" w:rsidRDefault="00F345E3" w:rsidP="00635A57">
      <w:pPr>
        <w:pStyle w:val="Heading1"/>
        <w:spacing w:before="0" w:line="360" w:lineRule="auto"/>
        <w:rPr>
          <w:b/>
          <w:bCs/>
        </w:rPr>
      </w:pPr>
      <w:bookmarkStart w:id="0" w:name="_Toc96290201"/>
      <w:r w:rsidRPr="00F345E3">
        <w:rPr>
          <w:b/>
          <w:bCs/>
        </w:rPr>
        <w:lastRenderedPageBreak/>
        <w:t>KATA PENGANTAR</w:t>
      </w:r>
      <w:bookmarkEnd w:id="0"/>
    </w:p>
    <w:p w14:paraId="04985BE9" w14:textId="77777777" w:rsidR="0034781B" w:rsidRDefault="0034781B" w:rsidP="0034781B">
      <w:pPr>
        <w:spacing w:after="0" w:line="360" w:lineRule="auto"/>
        <w:rPr>
          <w:rFonts w:ascii="Times New Roman" w:hAnsi="Times New Roman" w:cs="Times New Roman"/>
          <w:sz w:val="24"/>
          <w:szCs w:val="24"/>
        </w:rPr>
      </w:pPr>
    </w:p>
    <w:p w14:paraId="6FE30686" w14:textId="2552A543" w:rsidR="0034781B" w:rsidRDefault="0034781B" w:rsidP="0034781B">
      <w:pPr>
        <w:spacing w:after="0" w:line="360" w:lineRule="auto"/>
        <w:ind w:firstLine="720"/>
        <w:jc w:val="both"/>
        <w:rPr>
          <w:rFonts w:ascii="Times New Roman" w:hAnsi="Times New Roman" w:cs="Times New Roman"/>
          <w:sz w:val="24"/>
          <w:szCs w:val="24"/>
        </w:rPr>
      </w:pPr>
      <w:r w:rsidRPr="0034781B">
        <w:rPr>
          <w:rFonts w:ascii="Times New Roman" w:hAnsi="Times New Roman" w:cs="Times New Roman"/>
          <w:sz w:val="24"/>
          <w:szCs w:val="24"/>
        </w:rPr>
        <w:t xml:space="preserve">Puji syukur kami panjatkan ke hadirat Tuhan Yang Maha Esa yang telah menganugerahkan banyak nikmat sehingga kami dapat menyusun </w:t>
      </w:r>
      <w:r>
        <w:rPr>
          <w:rFonts w:ascii="Times New Roman" w:hAnsi="Times New Roman" w:cs="Times New Roman"/>
          <w:sz w:val="24"/>
          <w:szCs w:val="24"/>
        </w:rPr>
        <w:t>makalah dengan judul “Kepemimpinan dan Komunikasi”</w:t>
      </w:r>
      <w:r w:rsidRPr="0034781B">
        <w:rPr>
          <w:rFonts w:ascii="Times New Roman" w:hAnsi="Times New Roman" w:cs="Times New Roman"/>
          <w:sz w:val="24"/>
          <w:szCs w:val="24"/>
        </w:rPr>
        <w:t xml:space="preserve"> ini dengan baik dan lancar. </w:t>
      </w:r>
      <w:r>
        <w:rPr>
          <w:rFonts w:ascii="Times New Roman" w:hAnsi="Times New Roman" w:cs="Times New Roman"/>
          <w:sz w:val="24"/>
          <w:szCs w:val="24"/>
        </w:rPr>
        <w:t>Makalah</w:t>
      </w:r>
      <w:r w:rsidRPr="0034781B">
        <w:rPr>
          <w:rFonts w:ascii="Times New Roman" w:hAnsi="Times New Roman" w:cs="Times New Roman"/>
          <w:sz w:val="24"/>
          <w:szCs w:val="24"/>
        </w:rPr>
        <w:t xml:space="preserve"> ini berisi tentang uraian</w:t>
      </w:r>
      <w:r>
        <w:rPr>
          <w:rFonts w:ascii="Times New Roman" w:hAnsi="Times New Roman" w:cs="Times New Roman"/>
          <w:sz w:val="24"/>
          <w:szCs w:val="24"/>
        </w:rPr>
        <w:t xml:space="preserve"> materi</w:t>
      </w:r>
      <w:r w:rsidRPr="0034781B">
        <w:rPr>
          <w:rFonts w:ascii="Times New Roman" w:hAnsi="Times New Roman" w:cs="Times New Roman"/>
          <w:sz w:val="24"/>
          <w:szCs w:val="24"/>
        </w:rPr>
        <w:t xml:space="preserve"> mengenai </w:t>
      </w:r>
      <w:r>
        <w:rPr>
          <w:rFonts w:ascii="Times New Roman" w:hAnsi="Times New Roman" w:cs="Times New Roman"/>
          <w:sz w:val="24"/>
          <w:szCs w:val="24"/>
        </w:rPr>
        <w:t>kepemimpinan dan komunikasi</w:t>
      </w:r>
      <w:r w:rsidRPr="0034781B">
        <w:rPr>
          <w:rFonts w:ascii="Times New Roman" w:hAnsi="Times New Roman" w:cs="Times New Roman"/>
          <w:sz w:val="24"/>
          <w:szCs w:val="24"/>
        </w:rPr>
        <w:t xml:space="preserve">. Mulai dari </w:t>
      </w:r>
      <w:r>
        <w:rPr>
          <w:rFonts w:ascii="Times New Roman" w:hAnsi="Times New Roman" w:cs="Times New Roman"/>
          <w:sz w:val="24"/>
          <w:szCs w:val="24"/>
        </w:rPr>
        <w:t>pengertian kepemimpinan, pengertian komunikasi, serta hal-hal lain yang menyertainya</w:t>
      </w:r>
      <w:r w:rsidRPr="0034781B">
        <w:rPr>
          <w:rFonts w:ascii="Times New Roman" w:hAnsi="Times New Roman" w:cs="Times New Roman"/>
          <w:sz w:val="24"/>
          <w:szCs w:val="24"/>
        </w:rPr>
        <w:t>.</w:t>
      </w:r>
    </w:p>
    <w:p w14:paraId="6115B30C" w14:textId="77777777" w:rsidR="0034781B" w:rsidRDefault="0034781B" w:rsidP="0034781B">
      <w:pPr>
        <w:spacing w:after="0" w:line="360" w:lineRule="auto"/>
        <w:ind w:firstLine="720"/>
        <w:jc w:val="both"/>
        <w:rPr>
          <w:rFonts w:ascii="Times New Roman" w:hAnsi="Times New Roman" w:cs="Times New Roman"/>
          <w:sz w:val="24"/>
          <w:szCs w:val="24"/>
        </w:rPr>
      </w:pPr>
      <w:r w:rsidRPr="0034781B">
        <w:rPr>
          <w:rFonts w:ascii="Times New Roman" w:hAnsi="Times New Roman" w:cs="Times New Roman"/>
          <w:sz w:val="24"/>
          <w:szCs w:val="24"/>
        </w:rPr>
        <w:t xml:space="preserve">Dalam penyusunan </w:t>
      </w:r>
      <w:r>
        <w:rPr>
          <w:rFonts w:ascii="Times New Roman" w:hAnsi="Times New Roman" w:cs="Times New Roman"/>
          <w:sz w:val="24"/>
          <w:szCs w:val="24"/>
        </w:rPr>
        <w:t>makalah</w:t>
      </w:r>
      <w:r w:rsidRPr="0034781B">
        <w:rPr>
          <w:rFonts w:ascii="Times New Roman" w:hAnsi="Times New Roman" w:cs="Times New Roman"/>
          <w:sz w:val="24"/>
          <w:szCs w:val="24"/>
        </w:rPr>
        <w:t xml:space="preserve"> ini, kami menyadari bahwa hasil </w:t>
      </w:r>
      <w:r>
        <w:rPr>
          <w:rFonts w:ascii="Times New Roman" w:hAnsi="Times New Roman" w:cs="Times New Roman"/>
          <w:sz w:val="24"/>
          <w:szCs w:val="24"/>
        </w:rPr>
        <w:t>makalah</w:t>
      </w:r>
      <w:r w:rsidRPr="0034781B">
        <w:rPr>
          <w:rFonts w:ascii="Times New Roman" w:hAnsi="Times New Roman" w:cs="Times New Roman"/>
          <w:sz w:val="24"/>
          <w:szCs w:val="24"/>
        </w:rPr>
        <w:t xml:space="preserve"> yang kami susun ini masih jauh dari kata sempurna. Sehingga kami selaku penyusun sangat mengharapkan kritik dan saran yang membangun dari pembaca sekalian. Akhir kata semoga laporan ini dapat memberikan manfaat untuk kelompok kami khususnya, dan juga seluruh pembaca pada umumnya.</w:t>
      </w:r>
    </w:p>
    <w:p w14:paraId="6BEFE485" w14:textId="77777777" w:rsidR="0034781B" w:rsidRDefault="0034781B" w:rsidP="0034781B">
      <w:pPr>
        <w:spacing w:after="0" w:line="360" w:lineRule="auto"/>
        <w:ind w:firstLine="720"/>
        <w:jc w:val="both"/>
        <w:rPr>
          <w:rFonts w:ascii="Times New Roman" w:hAnsi="Times New Roman" w:cs="Times New Roman"/>
          <w:sz w:val="24"/>
          <w:szCs w:val="24"/>
        </w:rPr>
      </w:pPr>
    </w:p>
    <w:p w14:paraId="4D72D895" w14:textId="77777777" w:rsidR="0034781B" w:rsidRDefault="0034781B" w:rsidP="0034781B">
      <w:pPr>
        <w:spacing w:after="0" w:line="360" w:lineRule="auto"/>
        <w:ind w:firstLine="720"/>
        <w:jc w:val="both"/>
        <w:rPr>
          <w:rFonts w:ascii="Times New Roman" w:hAnsi="Times New Roman" w:cs="Times New Roman"/>
          <w:sz w:val="24"/>
          <w:szCs w:val="24"/>
        </w:rPr>
      </w:pPr>
    </w:p>
    <w:p w14:paraId="734D4A1A" w14:textId="77777777" w:rsidR="0034781B" w:rsidRDefault="0034781B" w:rsidP="0034781B">
      <w:pPr>
        <w:spacing w:after="0" w:line="360" w:lineRule="auto"/>
        <w:ind w:firstLine="720"/>
        <w:jc w:val="both"/>
        <w:rPr>
          <w:rFonts w:ascii="Times New Roman" w:hAnsi="Times New Roman" w:cs="Times New Roman"/>
          <w:sz w:val="24"/>
          <w:szCs w:val="24"/>
        </w:rPr>
      </w:pPr>
    </w:p>
    <w:p w14:paraId="646A116B" w14:textId="75223B40" w:rsidR="0034781B" w:rsidRDefault="0034781B" w:rsidP="0034781B">
      <w:pPr>
        <w:spacing w:after="0" w:line="360" w:lineRule="auto"/>
        <w:ind w:left="5760" w:firstLine="450"/>
        <w:jc w:val="right"/>
        <w:rPr>
          <w:rFonts w:ascii="Times New Roman" w:hAnsi="Times New Roman" w:cs="Times New Roman"/>
          <w:sz w:val="24"/>
          <w:szCs w:val="24"/>
        </w:rPr>
      </w:pPr>
      <w:r>
        <w:rPr>
          <w:rFonts w:ascii="Times New Roman" w:hAnsi="Times New Roman" w:cs="Times New Roman"/>
          <w:sz w:val="24"/>
          <w:szCs w:val="24"/>
        </w:rPr>
        <w:t>Surabaya, 20 Februari 202</w:t>
      </w:r>
      <w:r w:rsidR="00F50A75">
        <w:rPr>
          <w:rFonts w:ascii="Times New Roman" w:hAnsi="Times New Roman" w:cs="Times New Roman"/>
          <w:sz w:val="24"/>
          <w:szCs w:val="24"/>
        </w:rPr>
        <w:t>2</w:t>
      </w:r>
    </w:p>
    <w:p w14:paraId="15EF094C" w14:textId="77777777" w:rsidR="0034781B" w:rsidRDefault="0034781B" w:rsidP="0034781B">
      <w:pPr>
        <w:spacing w:after="0" w:line="360" w:lineRule="auto"/>
        <w:ind w:left="5760" w:firstLine="450"/>
        <w:rPr>
          <w:rFonts w:ascii="Times New Roman" w:hAnsi="Times New Roman" w:cs="Times New Roman"/>
          <w:sz w:val="24"/>
          <w:szCs w:val="24"/>
        </w:rPr>
      </w:pPr>
    </w:p>
    <w:p w14:paraId="2819B26A" w14:textId="542B231E" w:rsidR="00635A57" w:rsidRPr="0034781B" w:rsidRDefault="0034781B" w:rsidP="0034781B">
      <w:pPr>
        <w:spacing w:after="0" w:line="360" w:lineRule="auto"/>
        <w:ind w:left="5760" w:firstLine="450"/>
        <w:jc w:val="right"/>
        <w:rPr>
          <w:rFonts w:ascii="Times New Roman" w:eastAsiaTheme="majorEastAsia" w:hAnsi="Times New Roman" w:cs="Times New Roman"/>
          <w:sz w:val="24"/>
          <w:szCs w:val="24"/>
        </w:rPr>
      </w:pPr>
      <w:r>
        <w:rPr>
          <w:rFonts w:ascii="Times New Roman" w:hAnsi="Times New Roman" w:cs="Times New Roman"/>
          <w:sz w:val="24"/>
          <w:szCs w:val="24"/>
        </w:rPr>
        <w:t>Penyusun</w:t>
      </w:r>
      <w:r w:rsidR="00635A57" w:rsidRPr="0034781B">
        <w:rPr>
          <w:rFonts w:ascii="Times New Roman" w:hAnsi="Times New Roman" w:cs="Times New Roman"/>
          <w:sz w:val="24"/>
          <w:szCs w:val="24"/>
        </w:rPr>
        <w:br w:type="page"/>
      </w:r>
    </w:p>
    <w:p w14:paraId="3846BE41" w14:textId="31729F2F" w:rsidR="00635A57" w:rsidRDefault="00635A57" w:rsidP="00635A57">
      <w:pPr>
        <w:pStyle w:val="Heading1"/>
        <w:spacing w:before="0" w:line="360" w:lineRule="auto"/>
        <w:rPr>
          <w:b/>
          <w:bCs/>
        </w:rPr>
      </w:pPr>
      <w:bookmarkStart w:id="1" w:name="_Toc96290202"/>
      <w:r>
        <w:rPr>
          <w:b/>
          <w:bCs/>
        </w:rPr>
        <w:lastRenderedPageBreak/>
        <w:t>DAFTAR ISI</w:t>
      </w:r>
      <w:bookmarkEnd w:id="1"/>
    </w:p>
    <w:sdt>
      <w:sdtPr>
        <w:id w:val="420458953"/>
        <w:docPartObj>
          <w:docPartGallery w:val="Table of Contents"/>
          <w:docPartUnique/>
        </w:docPartObj>
      </w:sdtPr>
      <w:sdtEndPr>
        <w:rPr>
          <w:rFonts w:asciiTheme="minorHAnsi" w:eastAsiaTheme="minorHAnsi" w:hAnsiTheme="minorHAnsi" w:cstheme="minorBidi"/>
          <w:b/>
          <w:bCs/>
          <w:noProof/>
          <w:color w:val="auto"/>
          <w:sz w:val="22"/>
          <w:szCs w:val="22"/>
          <w:lang w:val="id-ID"/>
        </w:rPr>
      </w:sdtEndPr>
      <w:sdtContent>
        <w:p w14:paraId="0C58269A" w14:textId="24BD76E0" w:rsidR="00CE3198" w:rsidRDefault="00CE3198">
          <w:pPr>
            <w:pStyle w:val="TOCHeading"/>
          </w:pPr>
        </w:p>
        <w:p w14:paraId="3B38640C" w14:textId="5BAA5631" w:rsidR="00CE3198" w:rsidRPr="00CE3198" w:rsidRDefault="00CE3198" w:rsidP="00CE3198">
          <w:pPr>
            <w:pStyle w:val="TOC1"/>
            <w:tabs>
              <w:tab w:val="right" w:leader="dot" w:pos="9016"/>
            </w:tabs>
            <w:spacing w:after="0" w:line="360" w:lineRule="auto"/>
            <w:rPr>
              <w:rFonts w:ascii="Times New Roman" w:hAnsi="Times New Roman" w:cs="Times New Roman"/>
              <w:b/>
              <w:bCs/>
              <w:noProof/>
              <w:sz w:val="24"/>
              <w:szCs w:val="24"/>
            </w:rPr>
          </w:pPr>
          <w:r>
            <w:fldChar w:fldCharType="begin"/>
          </w:r>
          <w:r>
            <w:instrText xml:space="preserve"> TOC \o "1-3" \h \z \u </w:instrText>
          </w:r>
          <w:r>
            <w:fldChar w:fldCharType="separate"/>
          </w:r>
          <w:hyperlink w:anchor="_Toc96290201" w:history="1">
            <w:r w:rsidRPr="00CE3198">
              <w:rPr>
                <w:rStyle w:val="Hyperlink"/>
                <w:rFonts w:ascii="Times New Roman" w:hAnsi="Times New Roman" w:cs="Times New Roman"/>
                <w:b/>
                <w:bCs/>
                <w:noProof/>
                <w:sz w:val="24"/>
                <w:szCs w:val="24"/>
              </w:rPr>
              <w:t>KATA PENGANTAR</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01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ii</w:t>
            </w:r>
            <w:r w:rsidRPr="00CE3198">
              <w:rPr>
                <w:rFonts w:ascii="Times New Roman" w:hAnsi="Times New Roman" w:cs="Times New Roman"/>
                <w:b/>
                <w:bCs/>
                <w:noProof/>
                <w:webHidden/>
                <w:sz w:val="24"/>
                <w:szCs w:val="24"/>
              </w:rPr>
              <w:fldChar w:fldCharType="end"/>
            </w:r>
          </w:hyperlink>
        </w:p>
        <w:p w14:paraId="7D62F074" w14:textId="3918BEE7" w:rsidR="00CE3198" w:rsidRPr="00CE3198" w:rsidRDefault="00CE3198" w:rsidP="00CE3198">
          <w:pPr>
            <w:pStyle w:val="TOC1"/>
            <w:tabs>
              <w:tab w:val="right" w:leader="dot" w:pos="9016"/>
            </w:tabs>
            <w:spacing w:after="0" w:line="360" w:lineRule="auto"/>
            <w:rPr>
              <w:rFonts w:ascii="Times New Roman" w:hAnsi="Times New Roman" w:cs="Times New Roman"/>
              <w:b/>
              <w:bCs/>
              <w:noProof/>
              <w:sz w:val="24"/>
              <w:szCs w:val="24"/>
            </w:rPr>
          </w:pPr>
          <w:hyperlink w:anchor="_Toc96290202" w:history="1">
            <w:r w:rsidRPr="00CE3198">
              <w:rPr>
                <w:rStyle w:val="Hyperlink"/>
                <w:rFonts w:ascii="Times New Roman" w:hAnsi="Times New Roman" w:cs="Times New Roman"/>
                <w:b/>
                <w:bCs/>
                <w:noProof/>
                <w:sz w:val="24"/>
                <w:szCs w:val="24"/>
              </w:rPr>
              <w:t>DAFTAR ISI</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02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iii</w:t>
            </w:r>
            <w:r w:rsidRPr="00CE3198">
              <w:rPr>
                <w:rFonts w:ascii="Times New Roman" w:hAnsi="Times New Roman" w:cs="Times New Roman"/>
                <w:b/>
                <w:bCs/>
                <w:noProof/>
                <w:webHidden/>
                <w:sz w:val="24"/>
                <w:szCs w:val="24"/>
              </w:rPr>
              <w:fldChar w:fldCharType="end"/>
            </w:r>
          </w:hyperlink>
        </w:p>
        <w:p w14:paraId="57AF9903" w14:textId="5E27B6CA" w:rsidR="00CE3198" w:rsidRPr="00CE3198" w:rsidRDefault="00CE3198" w:rsidP="00CE3198">
          <w:pPr>
            <w:pStyle w:val="TOC1"/>
            <w:tabs>
              <w:tab w:val="right" w:leader="dot" w:pos="9016"/>
            </w:tabs>
            <w:spacing w:after="0" w:line="360" w:lineRule="auto"/>
            <w:rPr>
              <w:rFonts w:ascii="Times New Roman" w:hAnsi="Times New Roman" w:cs="Times New Roman"/>
              <w:b/>
              <w:bCs/>
              <w:noProof/>
              <w:sz w:val="24"/>
              <w:szCs w:val="24"/>
            </w:rPr>
          </w:pPr>
          <w:hyperlink w:anchor="_Toc96290203" w:history="1">
            <w:r w:rsidRPr="00CE3198">
              <w:rPr>
                <w:rStyle w:val="Hyperlink"/>
                <w:rFonts w:ascii="Times New Roman" w:hAnsi="Times New Roman" w:cs="Times New Roman"/>
                <w:b/>
                <w:bCs/>
                <w:noProof/>
                <w:sz w:val="24"/>
                <w:szCs w:val="24"/>
              </w:rPr>
              <w:t>BAB I</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03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1</w:t>
            </w:r>
            <w:r w:rsidRPr="00CE3198">
              <w:rPr>
                <w:rFonts w:ascii="Times New Roman" w:hAnsi="Times New Roman" w:cs="Times New Roman"/>
                <w:b/>
                <w:bCs/>
                <w:noProof/>
                <w:webHidden/>
                <w:sz w:val="24"/>
                <w:szCs w:val="24"/>
              </w:rPr>
              <w:fldChar w:fldCharType="end"/>
            </w:r>
          </w:hyperlink>
        </w:p>
        <w:p w14:paraId="068DE022" w14:textId="6C385F19"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04" w:history="1">
            <w:r w:rsidRPr="00CE3198">
              <w:rPr>
                <w:rStyle w:val="Hyperlink"/>
                <w:rFonts w:ascii="Times New Roman" w:hAnsi="Times New Roman" w:cs="Times New Roman"/>
                <w:b/>
                <w:bCs/>
                <w:noProof/>
                <w:sz w:val="24"/>
                <w:szCs w:val="24"/>
              </w:rPr>
              <w:t>1.1.</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Latar Belakang</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04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1</w:t>
            </w:r>
            <w:r w:rsidRPr="00CE3198">
              <w:rPr>
                <w:rFonts w:ascii="Times New Roman" w:hAnsi="Times New Roman" w:cs="Times New Roman"/>
                <w:b/>
                <w:bCs/>
                <w:noProof/>
                <w:webHidden/>
                <w:sz w:val="24"/>
                <w:szCs w:val="24"/>
              </w:rPr>
              <w:fldChar w:fldCharType="end"/>
            </w:r>
          </w:hyperlink>
        </w:p>
        <w:p w14:paraId="0BDC3C3D" w14:textId="5F46B1CE"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05" w:history="1">
            <w:r w:rsidRPr="00CE3198">
              <w:rPr>
                <w:rStyle w:val="Hyperlink"/>
                <w:rFonts w:ascii="Times New Roman" w:hAnsi="Times New Roman" w:cs="Times New Roman"/>
                <w:b/>
                <w:bCs/>
                <w:noProof/>
                <w:sz w:val="24"/>
                <w:szCs w:val="24"/>
              </w:rPr>
              <w:t>1.2.</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Rumusan Masalah</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05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1</w:t>
            </w:r>
            <w:r w:rsidRPr="00CE3198">
              <w:rPr>
                <w:rFonts w:ascii="Times New Roman" w:hAnsi="Times New Roman" w:cs="Times New Roman"/>
                <w:b/>
                <w:bCs/>
                <w:noProof/>
                <w:webHidden/>
                <w:sz w:val="24"/>
                <w:szCs w:val="24"/>
              </w:rPr>
              <w:fldChar w:fldCharType="end"/>
            </w:r>
          </w:hyperlink>
        </w:p>
        <w:p w14:paraId="1AFFB95E" w14:textId="093844FA"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06" w:history="1">
            <w:r w:rsidRPr="00CE3198">
              <w:rPr>
                <w:rStyle w:val="Hyperlink"/>
                <w:rFonts w:ascii="Times New Roman" w:hAnsi="Times New Roman" w:cs="Times New Roman"/>
                <w:b/>
                <w:bCs/>
                <w:noProof/>
                <w:sz w:val="24"/>
                <w:szCs w:val="24"/>
              </w:rPr>
              <w:t>1.3.</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Tujuan</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06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1</w:t>
            </w:r>
            <w:r w:rsidRPr="00CE3198">
              <w:rPr>
                <w:rFonts w:ascii="Times New Roman" w:hAnsi="Times New Roman" w:cs="Times New Roman"/>
                <w:b/>
                <w:bCs/>
                <w:noProof/>
                <w:webHidden/>
                <w:sz w:val="24"/>
                <w:szCs w:val="24"/>
              </w:rPr>
              <w:fldChar w:fldCharType="end"/>
            </w:r>
          </w:hyperlink>
        </w:p>
        <w:p w14:paraId="5F771061" w14:textId="6FE692B0" w:rsidR="00CE3198" w:rsidRPr="00CE3198" w:rsidRDefault="00CE3198" w:rsidP="00CE3198">
          <w:pPr>
            <w:pStyle w:val="TOC1"/>
            <w:tabs>
              <w:tab w:val="right" w:leader="dot" w:pos="9016"/>
            </w:tabs>
            <w:spacing w:after="0" w:line="360" w:lineRule="auto"/>
            <w:rPr>
              <w:rFonts w:ascii="Times New Roman" w:hAnsi="Times New Roman" w:cs="Times New Roman"/>
              <w:b/>
              <w:bCs/>
              <w:noProof/>
              <w:sz w:val="24"/>
              <w:szCs w:val="24"/>
            </w:rPr>
          </w:pPr>
          <w:hyperlink w:anchor="_Toc96290207" w:history="1">
            <w:r w:rsidRPr="00CE3198">
              <w:rPr>
                <w:rStyle w:val="Hyperlink"/>
                <w:rFonts w:ascii="Times New Roman" w:hAnsi="Times New Roman" w:cs="Times New Roman"/>
                <w:b/>
                <w:bCs/>
                <w:noProof/>
                <w:sz w:val="24"/>
                <w:szCs w:val="24"/>
              </w:rPr>
              <w:t>BAB II</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07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3</w:t>
            </w:r>
            <w:r w:rsidRPr="00CE3198">
              <w:rPr>
                <w:rFonts w:ascii="Times New Roman" w:hAnsi="Times New Roman" w:cs="Times New Roman"/>
                <w:b/>
                <w:bCs/>
                <w:noProof/>
                <w:webHidden/>
                <w:sz w:val="24"/>
                <w:szCs w:val="24"/>
              </w:rPr>
              <w:fldChar w:fldCharType="end"/>
            </w:r>
          </w:hyperlink>
        </w:p>
        <w:p w14:paraId="75BC5325" w14:textId="512E3E62"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08" w:history="1">
            <w:r w:rsidRPr="00CE3198">
              <w:rPr>
                <w:rStyle w:val="Hyperlink"/>
                <w:rFonts w:ascii="Times New Roman" w:hAnsi="Times New Roman" w:cs="Times New Roman"/>
                <w:b/>
                <w:bCs/>
                <w:noProof/>
                <w:sz w:val="24"/>
                <w:szCs w:val="24"/>
              </w:rPr>
              <w:t>2.1.</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Pengertian Kepemimpinan</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08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3</w:t>
            </w:r>
            <w:r w:rsidRPr="00CE3198">
              <w:rPr>
                <w:rFonts w:ascii="Times New Roman" w:hAnsi="Times New Roman" w:cs="Times New Roman"/>
                <w:b/>
                <w:bCs/>
                <w:noProof/>
                <w:webHidden/>
                <w:sz w:val="24"/>
                <w:szCs w:val="24"/>
              </w:rPr>
              <w:fldChar w:fldCharType="end"/>
            </w:r>
          </w:hyperlink>
        </w:p>
        <w:p w14:paraId="54CEA096" w14:textId="2EF9232C"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09" w:history="1">
            <w:r w:rsidRPr="00CE3198">
              <w:rPr>
                <w:rStyle w:val="Hyperlink"/>
                <w:rFonts w:ascii="Times New Roman" w:hAnsi="Times New Roman" w:cs="Times New Roman"/>
                <w:b/>
                <w:bCs/>
                <w:noProof/>
                <w:sz w:val="24"/>
                <w:szCs w:val="24"/>
              </w:rPr>
              <w:t>2.2.</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Fungsi dan Faktor Penting Kepemimpinan</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09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3</w:t>
            </w:r>
            <w:r w:rsidRPr="00CE3198">
              <w:rPr>
                <w:rFonts w:ascii="Times New Roman" w:hAnsi="Times New Roman" w:cs="Times New Roman"/>
                <w:b/>
                <w:bCs/>
                <w:noProof/>
                <w:webHidden/>
                <w:sz w:val="24"/>
                <w:szCs w:val="24"/>
              </w:rPr>
              <w:fldChar w:fldCharType="end"/>
            </w:r>
          </w:hyperlink>
        </w:p>
        <w:p w14:paraId="15F374EF" w14:textId="3D1AAA81"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10" w:history="1">
            <w:r w:rsidRPr="00CE3198">
              <w:rPr>
                <w:rStyle w:val="Hyperlink"/>
                <w:rFonts w:ascii="Times New Roman" w:hAnsi="Times New Roman" w:cs="Times New Roman"/>
                <w:b/>
                <w:bCs/>
                <w:noProof/>
                <w:sz w:val="24"/>
                <w:szCs w:val="24"/>
              </w:rPr>
              <w:t>2.3.</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Jenis Kepemimpinan</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0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4</w:t>
            </w:r>
            <w:r w:rsidRPr="00CE3198">
              <w:rPr>
                <w:rFonts w:ascii="Times New Roman" w:hAnsi="Times New Roman" w:cs="Times New Roman"/>
                <w:b/>
                <w:bCs/>
                <w:noProof/>
                <w:webHidden/>
                <w:sz w:val="24"/>
                <w:szCs w:val="24"/>
              </w:rPr>
              <w:fldChar w:fldCharType="end"/>
            </w:r>
          </w:hyperlink>
        </w:p>
        <w:p w14:paraId="37D9B184" w14:textId="3A35510C"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11" w:history="1">
            <w:r w:rsidRPr="00CE3198">
              <w:rPr>
                <w:rStyle w:val="Hyperlink"/>
                <w:rFonts w:ascii="Times New Roman" w:hAnsi="Times New Roman" w:cs="Times New Roman"/>
                <w:b/>
                <w:bCs/>
                <w:noProof/>
                <w:sz w:val="24"/>
                <w:szCs w:val="24"/>
              </w:rPr>
              <w:t>2.4.</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Pengertian Komunikasi</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1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5</w:t>
            </w:r>
            <w:r w:rsidRPr="00CE3198">
              <w:rPr>
                <w:rFonts w:ascii="Times New Roman" w:hAnsi="Times New Roman" w:cs="Times New Roman"/>
                <w:b/>
                <w:bCs/>
                <w:noProof/>
                <w:webHidden/>
                <w:sz w:val="24"/>
                <w:szCs w:val="24"/>
              </w:rPr>
              <w:fldChar w:fldCharType="end"/>
            </w:r>
          </w:hyperlink>
        </w:p>
        <w:p w14:paraId="357BF3BD" w14:textId="1D244CA6"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12" w:history="1">
            <w:r w:rsidRPr="00CE3198">
              <w:rPr>
                <w:rStyle w:val="Hyperlink"/>
                <w:rFonts w:ascii="Times New Roman" w:hAnsi="Times New Roman" w:cs="Times New Roman"/>
                <w:b/>
                <w:bCs/>
                <w:noProof/>
                <w:sz w:val="24"/>
                <w:szCs w:val="24"/>
              </w:rPr>
              <w:t>2.5.</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Fungsi Utama Pemimpin</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2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6</w:t>
            </w:r>
            <w:r w:rsidRPr="00CE3198">
              <w:rPr>
                <w:rFonts w:ascii="Times New Roman" w:hAnsi="Times New Roman" w:cs="Times New Roman"/>
                <w:b/>
                <w:bCs/>
                <w:noProof/>
                <w:webHidden/>
                <w:sz w:val="24"/>
                <w:szCs w:val="24"/>
              </w:rPr>
              <w:fldChar w:fldCharType="end"/>
            </w:r>
          </w:hyperlink>
        </w:p>
        <w:p w14:paraId="6F426AE1" w14:textId="6E9D8D8C"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13" w:history="1">
            <w:r w:rsidRPr="00CE3198">
              <w:rPr>
                <w:rStyle w:val="Hyperlink"/>
                <w:rFonts w:ascii="Times New Roman" w:hAnsi="Times New Roman" w:cs="Times New Roman"/>
                <w:b/>
                <w:bCs/>
                <w:noProof/>
                <w:sz w:val="24"/>
                <w:szCs w:val="24"/>
              </w:rPr>
              <w:t>2.6.</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Arah Komunikasi dalam Organisasi</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3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7</w:t>
            </w:r>
            <w:r w:rsidRPr="00CE3198">
              <w:rPr>
                <w:rFonts w:ascii="Times New Roman" w:hAnsi="Times New Roman" w:cs="Times New Roman"/>
                <w:b/>
                <w:bCs/>
                <w:noProof/>
                <w:webHidden/>
                <w:sz w:val="24"/>
                <w:szCs w:val="24"/>
              </w:rPr>
              <w:fldChar w:fldCharType="end"/>
            </w:r>
          </w:hyperlink>
        </w:p>
        <w:p w14:paraId="620B360B" w14:textId="5EC9A351"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14" w:history="1">
            <w:r w:rsidRPr="00CE3198">
              <w:rPr>
                <w:rStyle w:val="Hyperlink"/>
                <w:rFonts w:ascii="Times New Roman" w:hAnsi="Times New Roman" w:cs="Times New Roman"/>
                <w:b/>
                <w:bCs/>
                <w:noProof/>
                <w:sz w:val="24"/>
                <w:szCs w:val="24"/>
              </w:rPr>
              <w:t>2.7.</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Jaringan Komunikasi Pemimpin</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4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8</w:t>
            </w:r>
            <w:r w:rsidRPr="00CE3198">
              <w:rPr>
                <w:rFonts w:ascii="Times New Roman" w:hAnsi="Times New Roman" w:cs="Times New Roman"/>
                <w:b/>
                <w:bCs/>
                <w:noProof/>
                <w:webHidden/>
                <w:sz w:val="24"/>
                <w:szCs w:val="24"/>
              </w:rPr>
              <w:fldChar w:fldCharType="end"/>
            </w:r>
          </w:hyperlink>
        </w:p>
        <w:p w14:paraId="63252B05" w14:textId="12EA5DA4"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15" w:history="1">
            <w:r w:rsidRPr="00CE3198">
              <w:rPr>
                <w:rStyle w:val="Hyperlink"/>
                <w:rFonts w:ascii="Times New Roman" w:hAnsi="Times New Roman" w:cs="Times New Roman"/>
                <w:b/>
                <w:bCs/>
                <w:noProof/>
                <w:sz w:val="24"/>
                <w:szCs w:val="24"/>
              </w:rPr>
              <w:t>2.8.</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Bentuk Komunikasi Pemimpin</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5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9</w:t>
            </w:r>
            <w:r w:rsidRPr="00CE3198">
              <w:rPr>
                <w:rFonts w:ascii="Times New Roman" w:hAnsi="Times New Roman" w:cs="Times New Roman"/>
                <w:b/>
                <w:bCs/>
                <w:noProof/>
                <w:webHidden/>
                <w:sz w:val="24"/>
                <w:szCs w:val="24"/>
              </w:rPr>
              <w:fldChar w:fldCharType="end"/>
            </w:r>
          </w:hyperlink>
        </w:p>
        <w:p w14:paraId="23F055A8" w14:textId="44AFF0AC"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16" w:history="1">
            <w:r w:rsidRPr="00CE3198">
              <w:rPr>
                <w:rStyle w:val="Hyperlink"/>
                <w:rFonts w:ascii="Times New Roman" w:hAnsi="Times New Roman" w:cs="Times New Roman"/>
                <w:b/>
                <w:bCs/>
                <w:noProof/>
                <w:sz w:val="24"/>
                <w:szCs w:val="24"/>
              </w:rPr>
              <w:t>2.9.</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Hambatan Komunikasi</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6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10</w:t>
            </w:r>
            <w:r w:rsidRPr="00CE3198">
              <w:rPr>
                <w:rFonts w:ascii="Times New Roman" w:hAnsi="Times New Roman" w:cs="Times New Roman"/>
                <w:b/>
                <w:bCs/>
                <w:noProof/>
                <w:webHidden/>
                <w:sz w:val="24"/>
                <w:szCs w:val="24"/>
              </w:rPr>
              <w:fldChar w:fldCharType="end"/>
            </w:r>
          </w:hyperlink>
        </w:p>
        <w:p w14:paraId="5612C4A7" w14:textId="13F5EBB1" w:rsidR="00CE3198" w:rsidRPr="00CE3198" w:rsidRDefault="00CE3198" w:rsidP="00CE3198">
          <w:pPr>
            <w:pStyle w:val="TOC2"/>
            <w:tabs>
              <w:tab w:val="left" w:pos="1100"/>
              <w:tab w:val="right" w:leader="dot" w:pos="9016"/>
            </w:tabs>
            <w:spacing w:after="0" w:line="360" w:lineRule="auto"/>
            <w:rPr>
              <w:rFonts w:ascii="Times New Roman" w:hAnsi="Times New Roman" w:cs="Times New Roman"/>
              <w:b/>
              <w:bCs/>
              <w:noProof/>
              <w:sz w:val="24"/>
              <w:szCs w:val="24"/>
            </w:rPr>
          </w:pPr>
          <w:hyperlink w:anchor="_Toc96290217" w:history="1">
            <w:r w:rsidRPr="00CE3198">
              <w:rPr>
                <w:rStyle w:val="Hyperlink"/>
                <w:rFonts w:ascii="Times New Roman" w:hAnsi="Times New Roman" w:cs="Times New Roman"/>
                <w:b/>
                <w:bCs/>
                <w:noProof/>
                <w:sz w:val="24"/>
                <w:szCs w:val="24"/>
              </w:rPr>
              <w:t>2.10.</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Peran Pemimpin dalam Komunikasi</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7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11</w:t>
            </w:r>
            <w:r w:rsidRPr="00CE3198">
              <w:rPr>
                <w:rFonts w:ascii="Times New Roman" w:hAnsi="Times New Roman" w:cs="Times New Roman"/>
                <w:b/>
                <w:bCs/>
                <w:noProof/>
                <w:webHidden/>
                <w:sz w:val="24"/>
                <w:szCs w:val="24"/>
              </w:rPr>
              <w:fldChar w:fldCharType="end"/>
            </w:r>
          </w:hyperlink>
        </w:p>
        <w:p w14:paraId="290F2478" w14:textId="5D2C7CAB" w:rsidR="00CE3198" w:rsidRPr="00CE3198" w:rsidRDefault="00CE3198" w:rsidP="00CE3198">
          <w:pPr>
            <w:pStyle w:val="TOC1"/>
            <w:tabs>
              <w:tab w:val="right" w:leader="dot" w:pos="9016"/>
            </w:tabs>
            <w:spacing w:after="0" w:line="360" w:lineRule="auto"/>
            <w:rPr>
              <w:rFonts w:ascii="Times New Roman" w:hAnsi="Times New Roman" w:cs="Times New Roman"/>
              <w:b/>
              <w:bCs/>
              <w:noProof/>
              <w:sz w:val="24"/>
              <w:szCs w:val="24"/>
            </w:rPr>
          </w:pPr>
          <w:hyperlink w:anchor="_Toc96290218" w:history="1">
            <w:r w:rsidRPr="00CE3198">
              <w:rPr>
                <w:rStyle w:val="Hyperlink"/>
                <w:rFonts w:ascii="Times New Roman" w:hAnsi="Times New Roman" w:cs="Times New Roman"/>
                <w:b/>
                <w:bCs/>
                <w:noProof/>
                <w:sz w:val="24"/>
                <w:szCs w:val="24"/>
              </w:rPr>
              <w:t>BAB III</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8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15</w:t>
            </w:r>
            <w:r w:rsidRPr="00CE3198">
              <w:rPr>
                <w:rFonts w:ascii="Times New Roman" w:hAnsi="Times New Roman" w:cs="Times New Roman"/>
                <w:b/>
                <w:bCs/>
                <w:noProof/>
                <w:webHidden/>
                <w:sz w:val="24"/>
                <w:szCs w:val="24"/>
              </w:rPr>
              <w:fldChar w:fldCharType="end"/>
            </w:r>
          </w:hyperlink>
        </w:p>
        <w:p w14:paraId="44F6D55A" w14:textId="318F808F" w:rsidR="00CE3198" w:rsidRPr="00CE3198" w:rsidRDefault="00CE3198" w:rsidP="00CE3198">
          <w:pPr>
            <w:pStyle w:val="TOC2"/>
            <w:tabs>
              <w:tab w:val="left" w:pos="880"/>
              <w:tab w:val="right" w:leader="dot" w:pos="9016"/>
            </w:tabs>
            <w:spacing w:after="0" w:line="360" w:lineRule="auto"/>
            <w:rPr>
              <w:rFonts w:ascii="Times New Roman" w:hAnsi="Times New Roman" w:cs="Times New Roman"/>
              <w:b/>
              <w:bCs/>
              <w:noProof/>
              <w:sz w:val="24"/>
              <w:szCs w:val="24"/>
            </w:rPr>
          </w:pPr>
          <w:hyperlink w:anchor="_Toc96290219" w:history="1">
            <w:r w:rsidRPr="00CE3198">
              <w:rPr>
                <w:rStyle w:val="Hyperlink"/>
                <w:rFonts w:ascii="Times New Roman" w:hAnsi="Times New Roman" w:cs="Times New Roman"/>
                <w:b/>
                <w:bCs/>
                <w:noProof/>
                <w:sz w:val="24"/>
                <w:szCs w:val="24"/>
              </w:rPr>
              <w:t>3.1.</w:t>
            </w:r>
            <w:r w:rsidRPr="00CE3198">
              <w:rPr>
                <w:rFonts w:ascii="Times New Roman" w:hAnsi="Times New Roman" w:cs="Times New Roman"/>
                <w:b/>
                <w:bCs/>
                <w:noProof/>
                <w:sz w:val="24"/>
                <w:szCs w:val="24"/>
              </w:rPr>
              <w:tab/>
            </w:r>
            <w:r w:rsidRPr="00CE3198">
              <w:rPr>
                <w:rStyle w:val="Hyperlink"/>
                <w:rFonts w:ascii="Times New Roman" w:hAnsi="Times New Roman" w:cs="Times New Roman"/>
                <w:b/>
                <w:bCs/>
                <w:noProof/>
                <w:sz w:val="24"/>
                <w:szCs w:val="24"/>
              </w:rPr>
              <w:t>Kesimpulan</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19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15</w:t>
            </w:r>
            <w:r w:rsidRPr="00CE3198">
              <w:rPr>
                <w:rFonts w:ascii="Times New Roman" w:hAnsi="Times New Roman" w:cs="Times New Roman"/>
                <w:b/>
                <w:bCs/>
                <w:noProof/>
                <w:webHidden/>
                <w:sz w:val="24"/>
                <w:szCs w:val="24"/>
              </w:rPr>
              <w:fldChar w:fldCharType="end"/>
            </w:r>
          </w:hyperlink>
        </w:p>
        <w:p w14:paraId="4C63BBA8" w14:textId="64FBC898" w:rsidR="00CE3198" w:rsidRPr="00CE3198" w:rsidRDefault="00CE3198" w:rsidP="00CE3198">
          <w:pPr>
            <w:pStyle w:val="TOC1"/>
            <w:tabs>
              <w:tab w:val="right" w:leader="dot" w:pos="9016"/>
            </w:tabs>
            <w:spacing w:after="0" w:line="360" w:lineRule="auto"/>
            <w:rPr>
              <w:rFonts w:ascii="Times New Roman" w:hAnsi="Times New Roman" w:cs="Times New Roman"/>
              <w:b/>
              <w:bCs/>
              <w:noProof/>
              <w:sz w:val="24"/>
              <w:szCs w:val="24"/>
            </w:rPr>
          </w:pPr>
          <w:hyperlink w:anchor="_Toc96290220" w:history="1">
            <w:r w:rsidRPr="00CE3198">
              <w:rPr>
                <w:rStyle w:val="Hyperlink"/>
                <w:rFonts w:ascii="Times New Roman" w:hAnsi="Times New Roman" w:cs="Times New Roman"/>
                <w:b/>
                <w:bCs/>
                <w:noProof/>
                <w:sz w:val="24"/>
                <w:szCs w:val="24"/>
              </w:rPr>
              <w:t>DAFTAR PUSTAKA</w:t>
            </w:r>
            <w:r w:rsidRPr="00CE3198">
              <w:rPr>
                <w:rFonts w:ascii="Times New Roman" w:hAnsi="Times New Roman" w:cs="Times New Roman"/>
                <w:b/>
                <w:bCs/>
                <w:noProof/>
                <w:webHidden/>
                <w:sz w:val="24"/>
                <w:szCs w:val="24"/>
              </w:rPr>
              <w:tab/>
            </w:r>
            <w:r w:rsidRPr="00CE3198">
              <w:rPr>
                <w:rFonts w:ascii="Times New Roman" w:hAnsi="Times New Roman" w:cs="Times New Roman"/>
                <w:b/>
                <w:bCs/>
                <w:noProof/>
                <w:webHidden/>
                <w:sz w:val="24"/>
                <w:szCs w:val="24"/>
              </w:rPr>
              <w:fldChar w:fldCharType="begin"/>
            </w:r>
            <w:r w:rsidRPr="00CE3198">
              <w:rPr>
                <w:rFonts w:ascii="Times New Roman" w:hAnsi="Times New Roman" w:cs="Times New Roman"/>
                <w:b/>
                <w:bCs/>
                <w:noProof/>
                <w:webHidden/>
                <w:sz w:val="24"/>
                <w:szCs w:val="24"/>
              </w:rPr>
              <w:instrText xml:space="preserve"> PAGEREF _Toc96290220 \h </w:instrText>
            </w:r>
            <w:r w:rsidRPr="00CE3198">
              <w:rPr>
                <w:rFonts w:ascii="Times New Roman" w:hAnsi="Times New Roman" w:cs="Times New Roman"/>
                <w:b/>
                <w:bCs/>
                <w:noProof/>
                <w:webHidden/>
                <w:sz w:val="24"/>
                <w:szCs w:val="24"/>
              </w:rPr>
            </w:r>
            <w:r w:rsidRPr="00CE3198">
              <w:rPr>
                <w:rFonts w:ascii="Times New Roman" w:hAnsi="Times New Roman" w:cs="Times New Roman"/>
                <w:b/>
                <w:bCs/>
                <w:noProof/>
                <w:webHidden/>
                <w:sz w:val="24"/>
                <w:szCs w:val="24"/>
              </w:rPr>
              <w:fldChar w:fldCharType="separate"/>
            </w:r>
            <w:r w:rsidR="002D0E05">
              <w:rPr>
                <w:rFonts w:ascii="Times New Roman" w:hAnsi="Times New Roman" w:cs="Times New Roman"/>
                <w:b/>
                <w:bCs/>
                <w:noProof/>
                <w:webHidden/>
                <w:sz w:val="24"/>
                <w:szCs w:val="24"/>
              </w:rPr>
              <w:t>16</w:t>
            </w:r>
            <w:r w:rsidRPr="00CE3198">
              <w:rPr>
                <w:rFonts w:ascii="Times New Roman" w:hAnsi="Times New Roman" w:cs="Times New Roman"/>
                <w:b/>
                <w:bCs/>
                <w:noProof/>
                <w:webHidden/>
                <w:sz w:val="24"/>
                <w:szCs w:val="24"/>
              </w:rPr>
              <w:fldChar w:fldCharType="end"/>
            </w:r>
          </w:hyperlink>
        </w:p>
        <w:p w14:paraId="2CCDA5C2" w14:textId="3D4EE637" w:rsidR="00CE3198" w:rsidRDefault="00CE3198">
          <w:r>
            <w:rPr>
              <w:b/>
              <w:bCs/>
              <w:noProof/>
            </w:rPr>
            <w:fldChar w:fldCharType="end"/>
          </w:r>
        </w:p>
      </w:sdtContent>
    </w:sdt>
    <w:p w14:paraId="15518A78" w14:textId="77777777" w:rsidR="00635A57" w:rsidRDefault="00635A57">
      <w:pPr>
        <w:rPr>
          <w:rFonts w:ascii="Times New Roman" w:eastAsiaTheme="majorEastAsia" w:hAnsi="Times New Roman" w:cstheme="majorBidi"/>
          <w:b/>
          <w:bCs/>
          <w:sz w:val="28"/>
          <w:szCs w:val="32"/>
        </w:rPr>
      </w:pPr>
      <w:r>
        <w:rPr>
          <w:b/>
          <w:bCs/>
        </w:rPr>
        <w:br w:type="page"/>
      </w:r>
    </w:p>
    <w:p w14:paraId="5AFB0C9F" w14:textId="77777777" w:rsidR="0007459A" w:rsidRDefault="0007459A" w:rsidP="00635A57">
      <w:pPr>
        <w:pStyle w:val="Heading1"/>
        <w:spacing w:before="0" w:line="360" w:lineRule="auto"/>
        <w:rPr>
          <w:b/>
          <w:bCs/>
        </w:rPr>
        <w:sectPr w:rsidR="0007459A" w:rsidSect="0007459A">
          <w:footerReference w:type="default" r:id="rId9"/>
          <w:pgSz w:w="11906" w:h="16838" w:code="9"/>
          <w:pgMar w:top="1440" w:right="1440" w:bottom="1440" w:left="1440" w:header="720" w:footer="720" w:gutter="0"/>
          <w:pgNumType w:fmt="lowerRoman"/>
          <w:cols w:space="720"/>
          <w:docGrid w:linePitch="360"/>
        </w:sectPr>
      </w:pPr>
    </w:p>
    <w:p w14:paraId="03B0031A" w14:textId="742B3960" w:rsidR="00635A57" w:rsidRDefault="00635A57" w:rsidP="00635A57">
      <w:pPr>
        <w:pStyle w:val="Heading1"/>
        <w:spacing w:before="0" w:line="360" w:lineRule="auto"/>
        <w:rPr>
          <w:b/>
          <w:bCs/>
        </w:rPr>
      </w:pPr>
      <w:bookmarkStart w:id="2" w:name="_Toc96290203"/>
      <w:r>
        <w:rPr>
          <w:b/>
          <w:bCs/>
        </w:rPr>
        <w:lastRenderedPageBreak/>
        <w:t>BAB I</w:t>
      </w:r>
      <w:bookmarkEnd w:id="2"/>
    </w:p>
    <w:p w14:paraId="39451E72" w14:textId="2CDEA061" w:rsidR="002C3E6C" w:rsidRDefault="002C3E6C" w:rsidP="002C3E6C">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73BB7AC2" w14:textId="77777777" w:rsidR="00D63C68" w:rsidRDefault="00D63C68" w:rsidP="002C3E6C">
      <w:pPr>
        <w:spacing w:after="0" w:line="360" w:lineRule="auto"/>
        <w:jc w:val="center"/>
        <w:rPr>
          <w:rFonts w:ascii="Times New Roman" w:hAnsi="Times New Roman" w:cs="Times New Roman"/>
          <w:b/>
          <w:bCs/>
          <w:sz w:val="28"/>
          <w:szCs w:val="28"/>
        </w:rPr>
      </w:pPr>
    </w:p>
    <w:p w14:paraId="6794FCEA" w14:textId="4B6CA55E" w:rsidR="000C20F8" w:rsidRPr="002F065C" w:rsidRDefault="00D63C68" w:rsidP="002F065C">
      <w:pPr>
        <w:pStyle w:val="Heading2"/>
        <w:numPr>
          <w:ilvl w:val="1"/>
          <w:numId w:val="6"/>
        </w:numPr>
        <w:spacing w:before="0" w:line="360" w:lineRule="auto"/>
        <w:ind w:left="540" w:hanging="540"/>
        <w:rPr>
          <w:b/>
          <w:bCs/>
        </w:rPr>
      </w:pPr>
      <w:bookmarkStart w:id="3" w:name="_Toc96290204"/>
      <w:r w:rsidRPr="002F065C">
        <w:rPr>
          <w:b/>
          <w:bCs/>
        </w:rPr>
        <w:t>Latar Belakang</w:t>
      </w:r>
      <w:bookmarkEnd w:id="3"/>
    </w:p>
    <w:p w14:paraId="5A7827CA" w14:textId="11D1E2DE" w:rsidR="00454BF9" w:rsidRDefault="00454BF9" w:rsidP="00370DA0">
      <w:pPr>
        <w:pStyle w:val="ListParagraph"/>
        <w:spacing w:after="0" w:line="360" w:lineRule="auto"/>
        <w:ind w:left="540" w:firstLine="720"/>
        <w:jc w:val="both"/>
        <w:rPr>
          <w:rFonts w:ascii="Times New Roman" w:hAnsi="Times New Roman" w:cs="Times New Roman"/>
          <w:sz w:val="24"/>
          <w:szCs w:val="24"/>
        </w:rPr>
      </w:pPr>
      <w:r>
        <w:rPr>
          <w:rFonts w:ascii="Times New Roman" w:hAnsi="Times New Roman" w:cs="Times New Roman"/>
          <w:sz w:val="24"/>
          <w:szCs w:val="24"/>
        </w:rPr>
        <w:t>Kepemimpinan merupakan hal yang sangat penting karena hal tersebut memengaruhi kinerja suatu unit atau organisasi. Kepemimpinan tidak hanya berbicara mengenai seseorang yang memimpin orang lain, tetapi ketika seseorang yang memimpin atau mengatur dirinya sendiri juga bagian dari kepemimpinan.</w:t>
      </w:r>
    </w:p>
    <w:p w14:paraId="697BD860" w14:textId="0464E1D6" w:rsidR="000677C5" w:rsidRDefault="000677C5" w:rsidP="00370DA0">
      <w:pPr>
        <w:pStyle w:val="ListParagraph"/>
        <w:spacing w:after="0" w:line="360" w:lineRule="auto"/>
        <w:ind w:left="540" w:firstLine="720"/>
        <w:jc w:val="both"/>
        <w:rPr>
          <w:rFonts w:ascii="Times New Roman" w:hAnsi="Times New Roman" w:cs="Times New Roman"/>
          <w:sz w:val="24"/>
          <w:szCs w:val="24"/>
        </w:rPr>
      </w:pPr>
      <w:r>
        <w:rPr>
          <w:rFonts w:ascii="Times New Roman" w:hAnsi="Times New Roman" w:cs="Times New Roman"/>
          <w:sz w:val="24"/>
          <w:szCs w:val="24"/>
        </w:rPr>
        <w:t>Kepemimpinan dan komunikasi</w:t>
      </w:r>
      <w:r w:rsidR="00C1047A">
        <w:rPr>
          <w:rFonts w:ascii="Times New Roman" w:hAnsi="Times New Roman" w:cs="Times New Roman"/>
          <w:sz w:val="24"/>
          <w:szCs w:val="24"/>
        </w:rPr>
        <w:t xml:space="preserve"> merupakan dua hal yang berbeda, tetapi</w:t>
      </w:r>
      <w:r>
        <w:rPr>
          <w:rFonts w:ascii="Times New Roman" w:hAnsi="Times New Roman" w:cs="Times New Roman"/>
          <w:sz w:val="24"/>
          <w:szCs w:val="24"/>
        </w:rPr>
        <w:t xml:space="preserve"> memiliki keterkaitan yang sangat erat satu sama lain.</w:t>
      </w:r>
      <w:r w:rsidR="00E77670">
        <w:rPr>
          <w:rFonts w:ascii="Times New Roman" w:hAnsi="Times New Roman" w:cs="Times New Roman"/>
          <w:sz w:val="24"/>
          <w:szCs w:val="24"/>
        </w:rPr>
        <w:t xml:space="preserve"> Komunikasi menjadi faktor yang sangat penting dalam kepemimpinan seseorang.</w:t>
      </w:r>
    </w:p>
    <w:p w14:paraId="2D387A80" w14:textId="20B9282E" w:rsidR="002F065C" w:rsidRDefault="002F065C" w:rsidP="00370DA0">
      <w:pPr>
        <w:pStyle w:val="ListParagraph"/>
        <w:spacing w:after="0" w:line="360" w:lineRule="auto"/>
        <w:ind w:left="540" w:firstLine="720"/>
        <w:jc w:val="both"/>
        <w:rPr>
          <w:rFonts w:ascii="Times New Roman" w:hAnsi="Times New Roman" w:cs="Times New Roman"/>
          <w:sz w:val="24"/>
          <w:szCs w:val="24"/>
        </w:rPr>
      </w:pPr>
      <w:r w:rsidRPr="002F065C">
        <w:rPr>
          <w:rFonts w:ascii="Times New Roman" w:hAnsi="Times New Roman" w:cs="Times New Roman"/>
          <w:sz w:val="24"/>
          <w:szCs w:val="24"/>
        </w:rPr>
        <w:t>Komunikasi adalah fungsi kepemimpinan inti bagi para pemimpin. Sehingga untuk memenuhi fungsi kepemimpinan dengan baik, para pemimpin juga perlu memiliki keterampilan komunikasi yang baik. Dengan kata lain, komunikasi yang efektif dan kepemimpinan yang efektif memiliki keterkaitan yang sangat erat</w:t>
      </w:r>
      <w:r>
        <w:rPr>
          <w:rFonts w:ascii="Times New Roman" w:hAnsi="Times New Roman" w:cs="Times New Roman"/>
          <w:sz w:val="24"/>
          <w:szCs w:val="24"/>
        </w:rPr>
        <w:t>.</w:t>
      </w:r>
    </w:p>
    <w:p w14:paraId="7F867FAC" w14:textId="77777777" w:rsidR="00C1047A" w:rsidRPr="000677C5" w:rsidRDefault="00C1047A" w:rsidP="00370DA0">
      <w:pPr>
        <w:pStyle w:val="ListParagraph"/>
        <w:spacing w:after="0" w:line="360" w:lineRule="auto"/>
        <w:ind w:left="540" w:firstLine="720"/>
        <w:jc w:val="both"/>
        <w:rPr>
          <w:rFonts w:ascii="Times New Roman" w:hAnsi="Times New Roman" w:cs="Times New Roman"/>
          <w:sz w:val="24"/>
          <w:szCs w:val="24"/>
        </w:rPr>
      </w:pPr>
    </w:p>
    <w:p w14:paraId="0181DD33" w14:textId="5447E188" w:rsidR="000C20F8" w:rsidRPr="002F065C" w:rsidRDefault="00D63C68" w:rsidP="002F065C">
      <w:pPr>
        <w:pStyle w:val="Heading2"/>
        <w:numPr>
          <w:ilvl w:val="1"/>
          <w:numId w:val="6"/>
        </w:numPr>
        <w:spacing w:before="0" w:line="360" w:lineRule="auto"/>
        <w:ind w:left="540" w:hanging="540"/>
        <w:rPr>
          <w:b/>
          <w:bCs/>
        </w:rPr>
      </w:pPr>
      <w:bookmarkStart w:id="4" w:name="_Toc96290205"/>
      <w:r w:rsidRPr="002F065C">
        <w:rPr>
          <w:b/>
          <w:bCs/>
        </w:rPr>
        <w:t>Rumusan Masalah</w:t>
      </w:r>
      <w:bookmarkEnd w:id="4"/>
    </w:p>
    <w:p w14:paraId="18A460D7" w14:textId="0B54CA8A" w:rsidR="002F065C" w:rsidRDefault="002F065C" w:rsidP="002F065C">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Apa yang dimaksud dengan kepemimpinan?</w:t>
      </w:r>
    </w:p>
    <w:p w14:paraId="4EEACC86" w14:textId="3304969E" w:rsidR="002F065C" w:rsidRDefault="002F065C" w:rsidP="002F065C">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Bagaimana fungsi dan faktor penting kepemimpinan?</w:t>
      </w:r>
    </w:p>
    <w:p w14:paraId="14058679" w14:textId="44EAF22F" w:rsidR="002F065C" w:rsidRDefault="002F065C" w:rsidP="002F065C">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Apa saja jenis kepemimpinan?</w:t>
      </w:r>
    </w:p>
    <w:p w14:paraId="0459D8F5" w14:textId="0AA3E1EE" w:rsidR="002F065C" w:rsidRDefault="002F065C" w:rsidP="002F065C">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Apa yang dimaksud dengan komunikasi?</w:t>
      </w:r>
    </w:p>
    <w:p w14:paraId="4C1F1FF5" w14:textId="07013567" w:rsidR="002F065C" w:rsidRDefault="002F065C" w:rsidP="002F065C">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Apa fungsi utama pemimpin?</w:t>
      </w:r>
    </w:p>
    <w:p w14:paraId="7DD5ABAD" w14:textId="77777777" w:rsidR="002F065C" w:rsidRPr="002F065C" w:rsidRDefault="002F065C" w:rsidP="002F065C">
      <w:pPr>
        <w:pStyle w:val="ListParagraph"/>
        <w:numPr>
          <w:ilvl w:val="0"/>
          <w:numId w:val="5"/>
        </w:numPr>
        <w:spacing w:after="0" w:line="360" w:lineRule="auto"/>
        <w:rPr>
          <w:rFonts w:ascii="Times New Roman" w:hAnsi="Times New Roman" w:cs="Times New Roman"/>
          <w:sz w:val="24"/>
          <w:szCs w:val="24"/>
        </w:rPr>
      </w:pPr>
      <w:r w:rsidRPr="002F065C">
        <w:rPr>
          <w:rFonts w:ascii="Times New Roman" w:hAnsi="Times New Roman" w:cs="Times New Roman"/>
          <w:sz w:val="24"/>
          <w:szCs w:val="24"/>
        </w:rPr>
        <w:t>Bagaimana arah komunikasi dalam organisasi?</w:t>
      </w:r>
    </w:p>
    <w:p w14:paraId="09281233" w14:textId="77777777" w:rsidR="002F065C" w:rsidRPr="002F065C" w:rsidRDefault="002F065C" w:rsidP="002F065C">
      <w:pPr>
        <w:pStyle w:val="ListParagraph"/>
        <w:numPr>
          <w:ilvl w:val="0"/>
          <w:numId w:val="5"/>
        </w:numPr>
        <w:spacing w:after="0" w:line="360" w:lineRule="auto"/>
        <w:rPr>
          <w:rFonts w:ascii="Times New Roman" w:hAnsi="Times New Roman" w:cs="Times New Roman"/>
          <w:sz w:val="24"/>
          <w:szCs w:val="24"/>
        </w:rPr>
      </w:pPr>
      <w:r w:rsidRPr="002F065C">
        <w:rPr>
          <w:rFonts w:ascii="Times New Roman" w:hAnsi="Times New Roman" w:cs="Times New Roman"/>
          <w:sz w:val="24"/>
          <w:szCs w:val="24"/>
        </w:rPr>
        <w:t>Bagaimana jaringan komunikasi pemimpin?</w:t>
      </w:r>
    </w:p>
    <w:p w14:paraId="614ED5DD" w14:textId="77777777" w:rsidR="002F065C" w:rsidRPr="002F065C" w:rsidRDefault="002F065C" w:rsidP="002F065C">
      <w:pPr>
        <w:pStyle w:val="ListParagraph"/>
        <w:numPr>
          <w:ilvl w:val="0"/>
          <w:numId w:val="5"/>
        </w:numPr>
        <w:spacing w:after="0" w:line="360" w:lineRule="auto"/>
        <w:rPr>
          <w:rFonts w:ascii="Times New Roman" w:hAnsi="Times New Roman" w:cs="Times New Roman"/>
          <w:sz w:val="24"/>
          <w:szCs w:val="24"/>
        </w:rPr>
      </w:pPr>
      <w:r w:rsidRPr="002F065C">
        <w:rPr>
          <w:rFonts w:ascii="Times New Roman" w:hAnsi="Times New Roman" w:cs="Times New Roman"/>
          <w:sz w:val="24"/>
          <w:szCs w:val="24"/>
        </w:rPr>
        <w:t>Bagaimana bentuk komunikasi pemimpin?</w:t>
      </w:r>
    </w:p>
    <w:p w14:paraId="286F66FD" w14:textId="77777777" w:rsidR="002F065C" w:rsidRPr="002F065C" w:rsidRDefault="002F065C" w:rsidP="002F065C">
      <w:pPr>
        <w:pStyle w:val="ListParagraph"/>
        <w:numPr>
          <w:ilvl w:val="0"/>
          <w:numId w:val="5"/>
        </w:numPr>
        <w:spacing w:after="0" w:line="360" w:lineRule="auto"/>
        <w:rPr>
          <w:rFonts w:ascii="Times New Roman" w:hAnsi="Times New Roman" w:cs="Times New Roman"/>
          <w:sz w:val="24"/>
          <w:szCs w:val="24"/>
        </w:rPr>
      </w:pPr>
      <w:r w:rsidRPr="002F065C">
        <w:rPr>
          <w:rFonts w:ascii="Times New Roman" w:hAnsi="Times New Roman" w:cs="Times New Roman"/>
          <w:sz w:val="24"/>
          <w:szCs w:val="24"/>
        </w:rPr>
        <w:t>Apa saja hambatan komunikasi?</w:t>
      </w:r>
    </w:p>
    <w:p w14:paraId="05B24508" w14:textId="19D0ACC6" w:rsidR="002F065C" w:rsidRDefault="002F065C" w:rsidP="002F065C">
      <w:pPr>
        <w:pStyle w:val="ListParagraph"/>
        <w:numPr>
          <w:ilvl w:val="0"/>
          <w:numId w:val="5"/>
        </w:numPr>
        <w:spacing w:after="0" w:line="360" w:lineRule="auto"/>
        <w:rPr>
          <w:rFonts w:ascii="Times New Roman" w:hAnsi="Times New Roman" w:cs="Times New Roman"/>
          <w:sz w:val="24"/>
          <w:szCs w:val="24"/>
        </w:rPr>
      </w:pPr>
      <w:r w:rsidRPr="002F065C">
        <w:rPr>
          <w:rFonts w:ascii="Times New Roman" w:hAnsi="Times New Roman" w:cs="Times New Roman"/>
          <w:sz w:val="24"/>
          <w:szCs w:val="24"/>
        </w:rPr>
        <w:t>Bagaimana peran pemimpin dalam komunikasi?</w:t>
      </w:r>
    </w:p>
    <w:p w14:paraId="7580EEBC" w14:textId="77777777" w:rsidR="002F065C" w:rsidRPr="002F065C" w:rsidRDefault="002F065C" w:rsidP="002F065C">
      <w:pPr>
        <w:pStyle w:val="ListParagraph"/>
        <w:spacing w:after="0" w:line="360" w:lineRule="auto"/>
        <w:ind w:left="900"/>
        <w:rPr>
          <w:rFonts w:ascii="Times New Roman" w:hAnsi="Times New Roman" w:cs="Times New Roman"/>
          <w:sz w:val="24"/>
          <w:szCs w:val="24"/>
        </w:rPr>
      </w:pPr>
    </w:p>
    <w:p w14:paraId="76D02509" w14:textId="56BB9905" w:rsidR="00D63C68" w:rsidRDefault="00D63C68" w:rsidP="002F065C">
      <w:pPr>
        <w:pStyle w:val="Heading2"/>
        <w:numPr>
          <w:ilvl w:val="1"/>
          <w:numId w:val="6"/>
        </w:numPr>
        <w:spacing w:before="0" w:line="360" w:lineRule="auto"/>
        <w:ind w:left="540" w:hanging="540"/>
        <w:rPr>
          <w:b/>
          <w:bCs/>
        </w:rPr>
      </w:pPr>
      <w:bookmarkStart w:id="5" w:name="_Toc96290206"/>
      <w:r w:rsidRPr="002F065C">
        <w:rPr>
          <w:b/>
          <w:bCs/>
        </w:rPr>
        <w:t>Tujuan</w:t>
      </w:r>
      <w:bookmarkEnd w:id="5"/>
    </w:p>
    <w:p w14:paraId="7A283C7C" w14:textId="77777777" w:rsid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t>Untuk memahami pengertian kepemimpinan</w:t>
      </w:r>
    </w:p>
    <w:p w14:paraId="2A35BF96" w14:textId="091EB591" w:rsidR="002F065C" w:rsidRP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t>Untuk memahami fungsi dan faktor penting kepemimpinan</w:t>
      </w:r>
    </w:p>
    <w:p w14:paraId="6B03B575" w14:textId="77777777" w:rsidR="002F065C" w:rsidRP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t>Untuk memahami jenis kepemimpinan</w:t>
      </w:r>
    </w:p>
    <w:p w14:paraId="08552CCA" w14:textId="77777777" w:rsidR="002F065C" w:rsidRP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t>Untuk memahami pengertian komunikasi</w:t>
      </w:r>
    </w:p>
    <w:p w14:paraId="46A3E86C" w14:textId="77777777" w:rsidR="002F065C" w:rsidRP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lastRenderedPageBreak/>
        <w:t>Untuk memahami fungsi utama komunikasi pemimpin</w:t>
      </w:r>
    </w:p>
    <w:p w14:paraId="19184311" w14:textId="77777777" w:rsidR="002F065C" w:rsidRP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t>Untuk memahami arah komunikasi dalam organisasi</w:t>
      </w:r>
    </w:p>
    <w:p w14:paraId="52D18FC2" w14:textId="77777777" w:rsidR="002F065C" w:rsidRP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t>Untuk memahami jaringan komunikasi pemimpin</w:t>
      </w:r>
    </w:p>
    <w:p w14:paraId="4C84E23D" w14:textId="77777777" w:rsidR="002F065C" w:rsidRP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t>Untuk memahami bentuk komunikasi pemimpin</w:t>
      </w:r>
    </w:p>
    <w:p w14:paraId="20E8130E" w14:textId="77777777" w:rsidR="002F065C" w:rsidRP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t>Untuk memahami hambatan komunikasi</w:t>
      </w:r>
    </w:p>
    <w:p w14:paraId="75EA33AC" w14:textId="022FD236" w:rsidR="002F065C" w:rsidRPr="002F065C" w:rsidRDefault="002F065C" w:rsidP="002F065C">
      <w:pPr>
        <w:pStyle w:val="ListParagraph"/>
        <w:numPr>
          <w:ilvl w:val="0"/>
          <w:numId w:val="8"/>
        </w:numPr>
        <w:spacing w:after="0" w:line="360" w:lineRule="auto"/>
        <w:ind w:left="900"/>
        <w:rPr>
          <w:rFonts w:ascii="Times New Roman" w:hAnsi="Times New Roman" w:cs="Times New Roman"/>
          <w:sz w:val="24"/>
          <w:szCs w:val="24"/>
        </w:rPr>
      </w:pPr>
      <w:r w:rsidRPr="002F065C">
        <w:rPr>
          <w:rFonts w:ascii="Times New Roman" w:hAnsi="Times New Roman" w:cs="Times New Roman"/>
          <w:sz w:val="24"/>
          <w:szCs w:val="24"/>
        </w:rPr>
        <w:t>Untuk memahami peran pemimpin dalam komunikasi</w:t>
      </w:r>
    </w:p>
    <w:p w14:paraId="178B5153" w14:textId="77777777" w:rsidR="002F065C" w:rsidRPr="002F065C" w:rsidRDefault="002F065C" w:rsidP="002F065C"/>
    <w:p w14:paraId="1EE118C2" w14:textId="77777777" w:rsidR="00635A57" w:rsidRDefault="00635A57" w:rsidP="002C3E6C">
      <w:pPr>
        <w:rPr>
          <w:rFonts w:ascii="Times New Roman" w:eastAsiaTheme="majorEastAsia" w:hAnsi="Times New Roman" w:cstheme="majorBidi"/>
          <w:b/>
          <w:bCs/>
          <w:sz w:val="28"/>
          <w:szCs w:val="32"/>
        </w:rPr>
      </w:pPr>
      <w:r>
        <w:rPr>
          <w:b/>
          <w:bCs/>
        </w:rPr>
        <w:br w:type="page"/>
      </w:r>
    </w:p>
    <w:p w14:paraId="6701B4C1" w14:textId="65505823" w:rsidR="00635A57" w:rsidRDefault="00635A57" w:rsidP="00635A57">
      <w:pPr>
        <w:pStyle w:val="Heading1"/>
        <w:spacing w:before="0" w:line="360" w:lineRule="auto"/>
        <w:rPr>
          <w:b/>
          <w:bCs/>
        </w:rPr>
      </w:pPr>
      <w:bookmarkStart w:id="6" w:name="_Toc96290207"/>
      <w:r>
        <w:rPr>
          <w:b/>
          <w:bCs/>
        </w:rPr>
        <w:lastRenderedPageBreak/>
        <w:t>BAB II</w:t>
      </w:r>
      <w:bookmarkEnd w:id="6"/>
    </w:p>
    <w:p w14:paraId="5652163F" w14:textId="23914B8C" w:rsidR="002C3E6C" w:rsidRPr="002C3E6C" w:rsidRDefault="002C3E6C" w:rsidP="002C3E6C">
      <w:pPr>
        <w:spacing w:after="0" w:line="360" w:lineRule="auto"/>
        <w:jc w:val="center"/>
        <w:rPr>
          <w:rFonts w:ascii="Times New Roman" w:hAnsi="Times New Roman" w:cs="Times New Roman"/>
          <w:b/>
          <w:bCs/>
          <w:sz w:val="28"/>
          <w:szCs w:val="28"/>
        </w:rPr>
      </w:pPr>
      <w:r w:rsidRPr="002C3E6C">
        <w:rPr>
          <w:rFonts w:ascii="Times New Roman" w:hAnsi="Times New Roman" w:cs="Times New Roman"/>
          <w:b/>
          <w:bCs/>
          <w:sz w:val="28"/>
          <w:szCs w:val="28"/>
        </w:rPr>
        <w:t>PEMBAHASAN</w:t>
      </w:r>
    </w:p>
    <w:p w14:paraId="16DEB41B" w14:textId="77777777" w:rsidR="002F065C" w:rsidRDefault="002F065C">
      <w:pPr>
        <w:rPr>
          <w:b/>
          <w:bCs/>
        </w:rPr>
      </w:pPr>
    </w:p>
    <w:p w14:paraId="5D28FA72" w14:textId="1D1608B2" w:rsidR="002F065C" w:rsidRDefault="002F065C" w:rsidP="002F065C">
      <w:pPr>
        <w:pStyle w:val="Heading2"/>
        <w:numPr>
          <w:ilvl w:val="0"/>
          <w:numId w:val="9"/>
        </w:numPr>
        <w:spacing w:before="0" w:line="360" w:lineRule="auto"/>
        <w:ind w:left="540" w:hanging="540"/>
        <w:rPr>
          <w:b/>
          <w:bCs/>
        </w:rPr>
      </w:pPr>
      <w:bookmarkStart w:id="7" w:name="_Toc96290208"/>
      <w:r>
        <w:rPr>
          <w:b/>
          <w:bCs/>
        </w:rPr>
        <w:t>Pengertian Kepemimpinan</w:t>
      </w:r>
      <w:bookmarkEnd w:id="7"/>
    </w:p>
    <w:p w14:paraId="37B053B1" w14:textId="77777777" w:rsidR="00D06977" w:rsidRDefault="004F43DE" w:rsidP="00D06977">
      <w:pPr>
        <w:pStyle w:val="NormalWeb"/>
        <w:spacing w:before="0" w:beforeAutospacing="0" w:after="0" w:afterAutospacing="0" w:line="360" w:lineRule="auto"/>
        <w:ind w:left="540" w:firstLine="540"/>
        <w:jc w:val="both"/>
        <w:rPr>
          <w:color w:val="000000"/>
          <w:lang w:val="id-ID"/>
        </w:rPr>
      </w:pPr>
      <w:r w:rsidRPr="00D06977">
        <w:rPr>
          <w:color w:val="000000"/>
          <w:lang w:val="id-ID"/>
        </w:rPr>
        <w:t>Kepemimpinan berasal dari kata pimpin yang mana pimpin sendiri mempunyai pengertian membina atau mengatur, mengarahkan, menunjukkan, menuntun,  ataupun mempengaruhi. Kepemimpinan adalah faktor yang sangat penting dalam suatu organisasi karena sebagian besar kegagalan ataupun keberhasilan dari organisasi tergantung pada kepemimpinan yang ada dalam organisasi tersebut.</w:t>
      </w:r>
    </w:p>
    <w:p w14:paraId="1BF80EA5" w14:textId="77777777" w:rsidR="00D06977" w:rsidRPr="00D06977" w:rsidRDefault="004F43DE" w:rsidP="00D06977">
      <w:pPr>
        <w:pStyle w:val="NormalWeb"/>
        <w:spacing w:before="0" w:beforeAutospacing="0" w:after="0" w:afterAutospacing="0" w:line="360" w:lineRule="auto"/>
        <w:ind w:left="540" w:firstLine="540"/>
        <w:jc w:val="both"/>
        <w:rPr>
          <w:color w:val="000000"/>
          <w:lang w:val="id-ID"/>
        </w:rPr>
      </w:pPr>
      <w:r w:rsidRPr="00D06977">
        <w:rPr>
          <w:color w:val="000000"/>
          <w:lang w:val="id-ID"/>
        </w:rPr>
        <w:t>Kepemimpinan merupakan proses atau kegiatan seseorang dalam memimpin, membimbing, mempengaruhi atau mengontrol perasaan, pikiran, atau perbuatan orang lain. Kegiatan itu dapat dilakukan melalui suatu karya, seperti tulisan dan buku, atau bahkan melalui kontak pribadi antara seseorang dengan orang lain secara tatap-muka (</w:t>
      </w:r>
      <w:r w:rsidRPr="00D06977">
        <w:rPr>
          <w:i/>
          <w:iCs/>
          <w:color w:val="000000"/>
          <w:lang w:val="id-ID"/>
        </w:rPr>
        <w:t>face-to-face</w:t>
      </w:r>
      <w:r w:rsidRPr="00D06977">
        <w:rPr>
          <w:color w:val="000000"/>
          <w:lang w:val="id-ID"/>
        </w:rPr>
        <w:t>).</w:t>
      </w:r>
    </w:p>
    <w:p w14:paraId="27468F6F" w14:textId="2A97C89E" w:rsidR="004F43DE" w:rsidRDefault="004F43DE" w:rsidP="00D06977">
      <w:pPr>
        <w:pStyle w:val="NormalWeb"/>
        <w:spacing w:before="0" w:beforeAutospacing="0" w:after="0" w:afterAutospacing="0" w:line="360" w:lineRule="auto"/>
        <w:ind w:left="540" w:firstLine="540"/>
        <w:jc w:val="both"/>
      </w:pPr>
      <w:r w:rsidRPr="00D06977">
        <w:rPr>
          <w:color w:val="000000"/>
          <w:lang w:val="id-ID"/>
        </w:rPr>
        <w:t>Faktor penting dalam kepemimpinan, yakni bertujuan untuk mempengaruhi atau mengontrol pikiran, perasaan, atau tingkah-laku orang lain. Tujuan ini adalah tujuan pihak si pemimpin. Kepemimpinan adalah kegiatan si pemimpin untuk mengarahkan tingkah-laku orang lain ke suatu tujuan tertentu</w:t>
      </w:r>
      <w:r>
        <w:rPr>
          <w:color w:val="000000"/>
        </w:rPr>
        <w:t>.</w:t>
      </w:r>
    </w:p>
    <w:p w14:paraId="715860DD" w14:textId="77777777" w:rsidR="004F43DE" w:rsidRPr="004F43DE" w:rsidRDefault="004F43DE" w:rsidP="004F43DE">
      <w:pPr>
        <w:spacing w:after="0" w:line="360" w:lineRule="auto"/>
        <w:ind w:left="540"/>
        <w:rPr>
          <w:rFonts w:ascii="Times New Roman" w:hAnsi="Times New Roman" w:cs="Times New Roman"/>
          <w:sz w:val="24"/>
          <w:szCs w:val="24"/>
        </w:rPr>
      </w:pPr>
    </w:p>
    <w:p w14:paraId="3C36A368" w14:textId="1656A117" w:rsidR="002F065C" w:rsidRDefault="002F065C" w:rsidP="002F065C">
      <w:pPr>
        <w:pStyle w:val="Heading2"/>
        <w:numPr>
          <w:ilvl w:val="0"/>
          <w:numId w:val="9"/>
        </w:numPr>
        <w:spacing w:before="0" w:line="360" w:lineRule="auto"/>
        <w:ind w:left="540" w:hanging="540"/>
        <w:rPr>
          <w:b/>
          <w:bCs/>
        </w:rPr>
      </w:pPr>
      <w:bookmarkStart w:id="8" w:name="_Toc96290209"/>
      <w:r>
        <w:rPr>
          <w:b/>
          <w:bCs/>
        </w:rPr>
        <w:t>Fungsi dan Faktor Penting Kepemimpinan</w:t>
      </w:r>
      <w:bookmarkEnd w:id="8"/>
    </w:p>
    <w:p w14:paraId="3BA6B747" w14:textId="77777777" w:rsidR="00D06977" w:rsidRDefault="00D06977" w:rsidP="00D06977">
      <w:pPr>
        <w:spacing w:after="0" w:line="360" w:lineRule="auto"/>
        <w:ind w:left="540" w:firstLine="540"/>
        <w:jc w:val="both"/>
        <w:rPr>
          <w:rFonts w:ascii="Times New Roman" w:hAnsi="Times New Roman" w:cs="Times New Roman"/>
          <w:sz w:val="24"/>
          <w:szCs w:val="24"/>
        </w:rPr>
      </w:pPr>
      <w:r w:rsidRPr="00D06977">
        <w:rPr>
          <w:rFonts w:ascii="Times New Roman" w:hAnsi="Times New Roman" w:cs="Times New Roman"/>
          <w:sz w:val="24"/>
          <w:szCs w:val="24"/>
        </w:rPr>
        <w:t>Fungsi seorang pemimpin beserta teknik kepemimpinannya berbeda menurut situasi</w:t>
      </w:r>
      <w:r>
        <w:rPr>
          <w:rFonts w:ascii="Times New Roman" w:hAnsi="Times New Roman" w:cs="Times New Roman"/>
          <w:sz w:val="24"/>
          <w:szCs w:val="24"/>
        </w:rPr>
        <w:t xml:space="preserve"> di</w:t>
      </w:r>
      <w:r w:rsidRPr="00D06977">
        <w:rPr>
          <w:rFonts w:ascii="Times New Roman" w:hAnsi="Times New Roman" w:cs="Times New Roman"/>
          <w:sz w:val="24"/>
          <w:szCs w:val="24"/>
        </w:rPr>
        <w:t xml:space="preserve"> mana sang pemimpin melakukan kegiatannya. Kelompok-kelompok yang satu sama lain berbeda macamnya, berbeda dasarnya, berbeda sifat pemilihannya, serta berbeda fungsi dan tujuannya, menghendaki cara kepemimpinan yang berbeda pula.</w:t>
      </w:r>
    </w:p>
    <w:p w14:paraId="146EBE55" w14:textId="26F1101E" w:rsidR="00D06977" w:rsidRPr="00D06977" w:rsidRDefault="00D06977" w:rsidP="00D06977">
      <w:pPr>
        <w:spacing w:after="0" w:line="360" w:lineRule="auto"/>
        <w:ind w:left="540" w:firstLine="540"/>
        <w:jc w:val="both"/>
        <w:rPr>
          <w:rFonts w:ascii="Times New Roman" w:hAnsi="Times New Roman" w:cs="Times New Roman"/>
          <w:sz w:val="24"/>
          <w:szCs w:val="24"/>
        </w:rPr>
      </w:pPr>
      <w:r w:rsidRPr="00D06977">
        <w:rPr>
          <w:rFonts w:ascii="Times New Roman" w:hAnsi="Times New Roman" w:cs="Times New Roman"/>
          <w:sz w:val="24"/>
          <w:szCs w:val="24"/>
        </w:rPr>
        <w:t>Fungsi utama kepemimpinan terletak dalam jenis khusus dari perwakilan kelompoknya (</w:t>
      </w:r>
      <w:r w:rsidRPr="00D06977">
        <w:rPr>
          <w:rFonts w:ascii="Times New Roman" w:hAnsi="Times New Roman" w:cs="Times New Roman"/>
          <w:i/>
          <w:iCs/>
          <w:sz w:val="24"/>
          <w:szCs w:val="24"/>
        </w:rPr>
        <w:t>group representation</w:t>
      </w:r>
      <w:r w:rsidRPr="00D06977">
        <w:rPr>
          <w:rFonts w:ascii="Times New Roman" w:hAnsi="Times New Roman" w:cs="Times New Roman"/>
          <w:sz w:val="24"/>
          <w:szCs w:val="24"/>
        </w:rPr>
        <w:t>). Seorang pemimpin harus mewakili kelompoknya melalui saluran-saluran yang khusus direncanakan dan dibuat oleh kelompoknya sendiri. Mewakili kepentingan kelompoknya mengandung arti, bahwa si pemimpin mewakili fungsi administrasi secara eksekutif. Ini meliputi koordinasi dan integrasi berbagai aktivitas, kristalisasi kebijaksanaan kelompok, dan penilaian terhadap macam-macam peristiwa yang b</w:t>
      </w:r>
      <w:r>
        <w:rPr>
          <w:rFonts w:ascii="Times New Roman" w:hAnsi="Times New Roman" w:cs="Times New Roman"/>
          <w:sz w:val="24"/>
          <w:szCs w:val="24"/>
        </w:rPr>
        <w:t>a</w:t>
      </w:r>
      <w:r w:rsidRPr="00D06977">
        <w:rPr>
          <w:rFonts w:ascii="Times New Roman" w:hAnsi="Times New Roman" w:cs="Times New Roman"/>
          <w:sz w:val="24"/>
          <w:szCs w:val="24"/>
        </w:rPr>
        <w:t>ru terjadi, yang membawakan fungsi kelompok. Lain daripada itu seorang pemimpin juga merupakan perantara dari orang-orang dalam kelompoknya dengan orang-orang di</w:t>
      </w:r>
      <w:r>
        <w:rPr>
          <w:rFonts w:ascii="Times New Roman" w:hAnsi="Times New Roman" w:cs="Times New Roman"/>
          <w:sz w:val="24"/>
          <w:szCs w:val="24"/>
        </w:rPr>
        <w:t xml:space="preserve"> </w:t>
      </w:r>
      <w:r w:rsidRPr="00D06977">
        <w:rPr>
          <w:rFonts w:ascii="Times New Roman" w:hAnsi="Times New Roman" w:cs="Times New Roman"/>
          <w:sz w:val="24"/>
          <w:szCs w:val="24"/>
        </w:rPr>
        <w:t>luar kelompoknya.</w:t>
      </w:r>
    </w:p>
    <w:p w14:paraId="1C43C4A6" w14:textId="09040F44" w:rsidR="002F065C" w:rsidRDefault="002F065C" w:rsidP="002F065C">
      <w:pPr>
        <w:pStyle w:val="Heading2"/>
        <w:numPr>
          <w:ilvl w:val="0"/>
          <w:numId w:val="9"/>
        </w:numPr>
        <w:spacing w:before="0" w:line="360" w:lineRule="auto"/>
        <w:ind w:left="540" w:hanging="540"/>
        <w:rPr>
          <w:b/>
          <w:bCs/>
        </w:rPr>
      </w:pPr>
      <w:bookmarkStart w:id="9" w:name="_Toc96290210"/>
      <w:r>
        <w:rPr>
          <w:b/>
          <w:bCs/>
        </w:rPr>
        <w:lastRenderedPageBreak/>
        <w:t>Jenis Kepemimpinan</w:t>
      </w:r>
      <w:bookmarkEnd w:id="9"/>
    </w:p>
    <w:p w14:paraId="3AEAC3AE" w14:textId="77777777" w:rsidR="00D06977" w:rsidRDefault="00D06977" w:rsidP="00D06977">
      <w:pPr>
        <w:spacing w:after="0" w:line="360" w:lineRule="auto"/>
        <w:ind w:left="540" w:firstLine="540"/>
        <w:jc w:val="both"/>
        <w:rPr>
          <w:rFonts w:ascii="Times New Roman" w:eastAsia="Times New Roman" w:hAnsi="Times New Roman" w:cs="Times New Roman"/>
          <w:color w:val="000000"/>
          <w:sz w:val="24"/>
          <w:szCs w:val="24"/>
        </w:rPr>
      </w:pPr>
      <w:r w:rsidRPr="00D06977">
        <w:rPr>
          <w:rFonts w:ascii="Times New Roman" w:eastAsia="Times New Roman" w:hAnsi="Times New Roman" w:cs="Times New Roman"/>
          <w:color w:val="000000"/>
          <w:sz w:val="24"/>
          <w:szCs w:val="24"/>
        </w:rPr>
        <w:t>Menurut Onong Uchjana Effendy terdapat beberapa jenis kepemimpinan dalam komunikasi.</w:t>
      </w:r>
    </w:p>
    <w:p w14:paraId="72476C4F" w14:textId="4B7911C1" w:rsidR="00D06977" w:rsidRPr="00D06977" w:rsidRDefault="00D06977" w:rsidP="00D06977">
      <w:pPr>
        <w:pStyle w:val="ListParagraph"/>
        <w:numPr>
          <w:ilvl w:val="0"/>
          <w:numId w:val="25"/>
        </w:numPr>
        <w:spacing w:after="0" w:line="360" w:lineRule="auto"/>
        <w:ind w:left="900"/>
        <w:rPr>
          <w:rFonts w:ascii="Times New Roman" w:eastAsia="Times New Roman" w:hAnsi="Times New Roman" w:cs="Times New Roman"/>
          <w:color w:val="000000"/>
          <w:sz w:val="24"/>
          <w:szCs w:val="24"/>
        </w:rPr>
      </w:pPr>
      <w:r w:rsidRPr="00D06977">
        <w:rPr>
          <w:rFonts w:ascii="Times New Roman" w:eastAsia="Times New Roman" w:hAnsi="Times New Roman" w:cs="Times New Roman"/>
          <w:color w:val="000000"/>
          <w:sz w:val="24"/>
          <w:szCs w:val="24"/>
        </w:rPr>
        <w:t>Pemimpin sebagai Eksekutif</w:t>
      </w:r>
    </w:p>
    <w:p w14:paraId="3912F96D" w14:textId="7EF2FE30" w:rsidR="00D06977" w:rsidRDefault="00D06977" w:rsidP="00D06977">
      <w:pPr>
        <w:spacing w:after="0" w:line="360" w:lineRule="auto"/>
        <w:ind w:left="900" w:firstLine="540"/>
        <w:jc w:val="both"/>
        <w:rPr>
          <w:rFonts w:ascii="Times New Roman" w:eastAsia="Times New Roman" w:hAnsi="Times New Roman" w:cs="Times New Roman"/>
          <w:color w:val="000000"/>
          <w:sz w:val="24"/>
          <w:szCs w:val="24"/>
        </w:rPr>
      </w:pPr>
      <w:r w:rsidRPr="00D06977">
        <w:rPr>
          <w:rFonts w:ascii="Times New Roman" w:eastAsia="Times New Roman" w:hAnsi="Times New Roman" w:cs="Times New Roman"/>
          <w:color w:val="000000"/>
          <w:sz w:val="24"/>
          <w:szCs w:val="24"/>
        </w:rPr>
        <w:t>Pemimpin eksekutif (</w:t>
      </w:r>
      <w:r w:rsidRPr="00D06977">
        <w:rPr>
          <w:rFonts w:ascii="Times New Roman" w:eastAsia="Times New Roman" w:hAnsi="Times New Roman" w:cs="Times New Roman"/>
          <w:i/>
          <w:iCs/>
          <w:color w:val="000000"/>
          <w:sz w:val="24"/>
          <w:szCs w:val="24"/>
        </w:rPr>
        <w:t>executive leader</w:t>
      </w:r>
      <w:r w:rsidRPr="00D06977">
        <w:rPr>
          <w:rFonts w:ascii="Times New Roman" w:eastAsia="Times New Roman" w:hAnsi="Times New Roman" w:cs="Times New Roman"/>
          <w:color w:val="000000"/>
          <w:sz w:val="24"/>
          <w:szCs w:val="24"/>
        </w:rPr>
        <w:t>) sering</w:t>
      </w:r>
      <w:r>
        <w:rPr>
          <w:rFonts w:ascii="Times New Roman" w:eastAsia="Times New Roman" w:hAnsi="Times New Roman" w:cs="Times New Roman"/>
          <w:color w:val="000000"/>
          <w:sz w:val="24"/>
          <w:szCs w:val="24"/>
        </w:rPr>
        <w:t xml:space="preserve"> </w:t>
      </w:r>
      <w:r w:rsidRPr="00D06977">
        <w:rPr>
          <w:rFonts w:ascii="Times New Roman" w:eastAsia="Times New Roman" w:hAnsi="Times New Roman" w:cs="Times New Roman"/>
          <w:color w:val="000000"/>
          <w:sz w:val="24"/>
          <w:szCs w:val="24"/>
        </w:rPr>
        <w:t>kali disebut pula administrator. Fungsinya adalah “menerjemahkan” kebijaksanaan yang bersifat lisan menjadi suatu kegiatan. Kepemimpinan eksekutif atau kepemimpinan administratif tersebut merupakan kepemimpinan yang banyak dijumpai dalam kehidupan masyarakat, karena memang merupakan kebutuhan berbagai bidang dalam masyarakat. Contohnya kepemimpinan dalam pemerintahan</w:t>
      </w:r>
      <w:r>
        <w:rPr>
          <w:rFonts w:ascii="Times New Roman" w:eastAsia="Times New Roman" w:hAnsi="Times New Roman" w:cs="Times New Roman"/>
          <w:color w:val="000000"/>
          <w:sz w:val="24"/>
          <w:szCs w:val="24"/>
        </w:rPr>
        <w:t>.</w:t>
      </w:r>
    </w:p>
    <w:p w14:paraId="4B0E7731" w14:textId="77777777" w:rsidR="00D06977" w:rsidRPr="00D06977" w:rsidRDefault="00D06977" w:rsidP="00D06977">
      <w:pPr>
        <w:spacing w:after="0" w:line="360" w:lineRule="auto"/>
        <w:ind w:left="900" w:firstLine="540"/>
        <w:jc w:val="both"/>
        <w:rPr>
          <w:rFonts w:ascii="Times New Roman" w:eastAsia="Times New Roman" w:hAnsi="Times New Roman" w:cs="Times New Roman"/>
          <w:sz w:val="24"/>
          <w:szCs w:val="24"/>
        </w:rPr>
      </w:pPr>
    </w:p>
    <w:p w14:paraId="27F7A5A3" w14:textId="77FCD22A" w:rsidR="00D06977" w:rsidRPr="00D06977" w:rsidRDefault="00D06977" w:rsidP="00D06977">
      <w:pPr>
        <w:pStyle w:val="ListParagraph"/>
        <w:numPr>
          <w:ilvl w:val="0"/>
          <w:numId w:val="25"/>
        </w:numPr>
        <w:spacing w:after="0" w:line="360" w:lineRule="auto"/>
        <w:ind w:left="900"/>
        <w:textAlignment w:val="baseline"/>
        <w:rPr>
          <w:rFonts w:ascii="Times New Roman" w:eastAsia="Times New Roman" w:hAnsi="Times New Roman" w:cs="Times New Roman"/>
          <w:color w:val="000000"/>
          <w:sz w:val="24"/>
          <w:szCs w:val="24"/>
        </w:rPr>
      </w:pPr>
      <w:r w:rsidRPr="00D06977">
        <w:rPr>
          <w:rFonts w:ascii="Times New Roman" w:eastAsia="Times New Roman" w:hAnsi="Times New Roman" w:cs="Times New Roman"/>
          <w:color w:val="000000"/>
          <w:sz w:val="24"/>
          <w:szCs w:val="24"/>
        </w:rPr>
        <w:t>Pemimpin sebagai Hakim</w:t>
      </w:r>
    </w:p>
    <w:p w14:paraId="629A2C4A" w14:textId="543CF52A" w:rsidR="00D06977" w:rsidRDefault="00D06977" w:rsidP="00D06977">
      <w:pPr>
        <w:spacing w:after="0" w:line="360" w:lineRule="auto"/>
        <w:ind w:left="720" w:firstLine="540"/>
        <w:jc w:val="both"/>
        <w:rPr>
          <w:rFonts w:ascii="Times New Roman" w:eastAsia="Times New Roman" w:hAnsi="Times New Roman" w:cs="Times New Roman"/>
          <w:color w:val="000000"/>
          <w:sz w:val="24"/>
          <w:szCs w:val="24"/>
        </w:rPr>
      </w:pPr>
      <w:r w:rsidRPr="00D06977">
        <w:rPr>
          <w:rFonts w:ascii="Times New Roman" w:eastAsia="Times New Roman" w:hAnsi="Times New Roman" w:cs="Times New Roman"/>
          <w:color w:val="000000"/>
          <w:sz w:val="24"/>
          <w:szCs w:val="24"/>
        </w:rPr>
        <w:t>Pemimpin sebagai hakim atau penimbang atau pelerai sudah dikenal sejak dahulu kala. Dari berbagai sumber dapat diketahui cerita-cerita atau kisah-kisah di</w:t>
      </w:r>
      <w:r>
        <w:rPr>
          <w:rFonts w:ascii="Times New Roman" w:eastAsia="Times New Roman" w:hAnsi="Times New Roman" w:cs="Times New Roman"/>
          <w:color w:val="000000"/>
          <w:sz w:val="24"/>
          <w:szCs w:val="24"/>
        </w:rPr>
        <w:t xml:space="preserve"> </w:t>
      </w:r>
      <w:r w:rsidRPr="00D06977">
        <w:rPr>
          <w:rFonts w:ascii="Times New Roman" w:eastAsia="Times New Roman" w:hAnsi="Times New Roman" w:cs="Times New Roman"/>
          <w:color w:val="000000"/>
          <w:sz w:val="24"/>
          <w:szCs w:val="24"/>
        </w:rPr>
        <w:t>mana seorang pemimpin bertindak sebagai hakim atau penengah, yang setiap keputusannya dilaksanakan dengan taat. Pemimpin sebagai hakim adalah seorang otokrat, karena setiap keputusannya adalah bersifat mutlak. Contohnya kepemimpinan wasit dalam olahraga</w:t>
      </w:r>
      <w:r>
        <w:rPr>
          <w:rFonts w:ascii="Times New Roman" w:eastAsia="Times New Roman" w:hAnsi="Times New Roman" w:cs="Times New Roman"/>
          <w:color w:val="000000"/>
          <w:sz w:val="24"/>
          <w:szCs w:val="24"/>
        </w:rPr>
        <w:t>.</w:t>
      </w:r>
    </w:p>
    <w:p w14:paraId="41963A7A" w14:textId="77777777" w:rsidR="00D06977" w:rsidRPr="00D06977" w:rsidRDefault="00D06977" w:rsidP="00D06977">
      <w:pPr>
        <w:spacing w:after="0" w:line="360" w:lineRule="auto"/>
        <w:ind w:left="720" w:firstLine="540"/>
        <w:jc w:val="both"/>
        <w:rPr>
          <w:rFonts w:ascii="Times New Roman" w:eastAsia="Times New Roman" w:hAnsi="Times New Roman" w:cs="Times New Roman"/>
          <w:sz w:val="24"/>
          <w:szCs w:val="24"/>
        </w:rPr>
      </w:pPr>
    </w:p>
    <w:p w14:paraId="4FA1F710" w14:textId="362BCC02" w:rsidR="00D06977" w:rsidRPr="00D06977" w:rsidRDefault="00D06977" w:rsidP="00D06977">
      <w:pPr>
        <w:pStyle w:val="ListParagraph"/>
        <w:numPr>
          <w:ilvl w:val="0"/>
          <w:numId w:val="25"/>
        </w:numPr>
        <w:spacing w:after="0" w:line="360" w:lineRule="auto"/>
        <w:ind w:left="900"/>
        <w:textAlignment w:val="baseline"/>
        <w:rPr>
          <w:rFonts w:ascii="Times New Roman" w:eastAsia="Times New Roman" w:hAnsi="Times New Roman" w:cs="Times New Roman"/>
          <w:color w:val="000000"/>
          <w:sz w:val="24"/>
          <w:szCs w:val="24"/>
        </w:rPr>
      </w:pPr>
      <w:r w:rsidRPr="00D06977">
        <w:rPr>
          <w:rFonts w:ascii="Times New Roman" w:eastAsia="Times New Roman" w:hAnsi="Times New Roman" w:cs="Times New Roman"/>
          <w:color w:val="000000"/>
          <w:sz w:val="24"/>
          <w:szCs w:val="24"/>
        </w:rPr>
        <w:t>Pemimpin sebagai Penganjur</w:t>
      </w:r>
    </w:p>
    <w:p w14:paraId="138FF509" w14:textId="3B4E3B94" w:rsidR="00D06977" w:rsidRDefault="00D06977" w:rsidP="00D06977">
      <w:pPr>
        <w:spacing w:after="0" w:line="360" w:lineRule="auto"/>
        <w:ind w:left="720" w:firstLine="540"/>
        <w:jc w:val="both"/>
        <w:rPr>
          <w:rFonts w:ascii="Times New Roman" w:eastAsia="Times New Roman" w:hAnsi="Times New Roman" w:cs="Times New Roman"/>
          <w:color w:val="000000"/>
          <w:sz w:val="24"/>
          <w:szCs w:val="24"/>
        </w:rPr>
      </w:pPr>
      <w:r w:rsidRPr="00D06977">
        <w:rPr>
          <w:rFonts w:ascii="Times New Roman" w:eastAsia="Times New Roman" w:hAnsi="Times New Roman" w:cs="Times New Roman"/>
          <w:color w:val="000000"/>
          <w:sz w:val="24"/>
          <w:szCs w:val="24"/>
        </w:rPr>
        <w:t>Pemimpin sebagai penganjur, sebagai propagandis, sebagai juru-bicara, atau sebagai “pengarah opini publik (</w:t>
      </w:r>
      <w:r w:rsidRPr="00D06977">
        <w:rPr>
          <w:rFonts w:ascii="Times New Roman" w:eastAsia="Times New Roman" w:hAnsi="Times New Roman" w:cs="Times New Roman"/>
          <w:i/>
          <w:iCs/>
          <w:color w:val="000000"/>
          <w:sz w:val="24"/>
          <w:szCs w:val="24"/>
        </w:rPr>
        <w:t>mobilizer of opinion</w:t>
      </w:r>
      <w:r w:rsidRPr="00D06977">
        <w:rPr>
          <w:rFonts w:ascii="Times New Roman" w:eastAsia="Times New Roman" w:hAnsi="Times New Roman" w:cs="Times New Roman"/>
          <w:color w:val="000000"/>
          <w:sz w:val="24"/>
          <w:szCs w:val="24"/>
        </w:rPr>
        <w:t>) merupakan orang-orang penting dalam masyarakat. Penganjur adalah sejenis pemimpin yang memberi inspirasi kepada orang lain. Acapkali ia adalah pioner dalam bidang sosial dan berjuang untuk perubahan-perubahan. Contohnya kepemimpinan Para Nabi, kepemimpinan kiai dll.</w:t>
      </w:r>
    </w:p>
    <w:p w14:paraId="43506DC3" w14:textId="77777777" w:rsidR="00D06977" w:rsidRPr="00D06977" w:rsidRDefault="00D06977" w:rsidP="00D06977">
      <w:pPr>
        <w:spacing w:after="0" w:line="360" w:lineRule="auto"/>
        <w:ind w:left="720" w:firstLine="540"/>
        <w:jc w:val="both"/>
        <w:rPr>
          <w:rFonts w:ascii="Times New Roman" w:eastAsia="Times New Roman" w:hAnsi="Times New Roman" w:cs="Times New Roman"/>
          <w:sz w:val="24"/>
          <w:szCs w:val="24"/>
        </w:rPr>
      </w:pPr>
    </w:p>
    <w:p w14:paraId="14B8140B" w14:textId="2C79E192" w:rsidR="00D06977" w:rsidRPr="00D06977" w:rsidRDefault="00D06977" w:rsidP="00D06977">
      <w:pPr>
        <w:pStyle w:val="ListParagraph"/>
        <w:numPr>
          <w:ilvl w:val="0"/>
          <w:numId w:val="25"/>
        </w:numPr>
        <w:spacing w:after="0" w:line="360" w:lineRule="auto"/>
        <w:ind w:left="900"/>
        <w:textAlignment w:val="baseline"/>
        <w:rPr>
          <w:rFonts w:ascii="Times New Roman" w:eastAsia="Times New Roman" w:hAnsi="Times New Roman" w:cs="Times New Roman"/>
          <w:color w:val="000000"/>
          <w:sz w:val="24"/>
          <w:szCs w:val="24"/>
        </w:rPr>
      </w:pPr>
      <w:r w:rsidRPr="00D06977">
        <w:rPr>
          <w:rFonts w:ascii="Times New Roman" w:eastAsia="Times New Roman" w:hAnsi="Times New Roman" w:cs="Times New Roman"/>
          <w:color w:val="000000"/>
          <w:sz w:val="24"/>
          <w:szCs w:val="24"/>
        </w:rPr>
        <w:t>Pemimpin sebagai Ahli</w:t>
      </w:r>
    </w:p>
    <w:p w14:paraId="74E59F31" w14:textId="77777777" w:rsidR="00D06977" w:rsidRPr="00D06977" w:rsidRDefault="00D06977" w:rsidP="00D06977">
      <w:pPr>
        <w:spacing w:after="0" w:line="360" w:lineRule="auto"/>
        <w:ind w:left="720" w:firstLine="540"/>
        <w:jc w:val="both"/>
        <w:rPr>
          <w:rFonts w:ascii="Times New Roman" w:eastAsia="Times New Roman" w:hAnsi="Times New Roman" w:cs="Times New Roman"/>
          <w:sz w:val="24"/>
          <w:szCs w:val="24"/>
        </w:rPr>
      </w:pPr>
      <w:r w:rsidRPr="00D06977">
        <w:rPr>
          <w:rFonts w:ascii="Times New Roman" w:eastAsia="Times New Roman" w:hAnsi="Times New Roman" w:cs="Times New Roman"/>
          <w:color w:val="000000"/>
          <w:sz w:val="24"/>
          <w:szCs w:val="24"/>
        </w:rPr>
        <w:t>Pemimpin sebagai ahli, dapat diumpamakan sebagai seorang instruktur atau seorang juru-penerang. Dia lebih terpelajar daripada orang-orang lainnya. fungsinya yang penting ialah memberikan penerangan kepada kelompoknya. Alasan utama bagi eksistensinya ialah, bahwa “ia tahu dan orang lain tidak tahu.” dan ia mempunyai wewenang. contohnya ialah kepemimpinan guru, petugas sosial, dosen, dokter, ahli hukum,</w:t>
      </w:r>
    </w:p>
    <w:p w14:paraId="281919A8" w14:textId="1DF5A3B4" w:rsidR="00D06977" w:rsidRPr="00D06977" w:rsidRDefault="00D06977" w:rsidP="00D06977">
      <w:pPr>
        <w:pStyle w:val="ListParagraph"/>
        <w:numPr>
          <w:ilvl w:val="0"/>
          <w:numId w:val="25"/>
        </w:numPr>
        <w:spacing w:after="0" w:line="360" w:lineRule="auto"/>
        <w:ind w:left="900"/>
        <w:textAlignment w:val="baseline"/>
        <w:rPr>
          <w:rFonts w:ascii="Times New Roman" w:eastAsia="Times New Roman" w:hAnsi="Times New Roman" w:cs="Times New Roman"/>
          <w:color w:val="000000"/>
          <w:sz w:val="24"/>
          <w:szCs w:val="24"/>
        </w:rPr>
      </w:pPr>
      <w:r w:rsidRPr="00D06977">
        <w:rPr>
          <w:rFonts w:ascii="Times New Roman" w:eastAsia="Times New Roman" w:hAnsi="Times New Roman" w:cs="Times New Roman"/>
          <w:color w:val="000000"/>
          <w:sz w:val="24"/>
          <w:szCs w:val="24"/>
        </w:rPr>
        <w:t>Pemimpin sebagai Pemimpin-Diskusi</w:t>
      </w:r>
    </w:p>
    <w:p w14:paraId="65FA0970" w14:textId="072BD17B" w:rsidR="00D06977" w:rsidRPr="00D06977" w:rsidRDefault="00D06977" w:rsidP="00D06977">
      <w:pPr>
        <w:spacing w:after="0" w:line="360" w:lineRule="auto"/>
        <w:ind w:left="900" w:firstLine="540"/>
        <w:jc w:val="both"/>
        <w:rPr>
          <w:rFonts w:ascii="Times New Roman" w:eastAsia="Times New Roman" w:hAnsi="Times New Roman" w:cs="Times New Roman"/>
          <w:sz w:val="24"/>
          <w:szCs w:val="24"/>
        </w:rPr>
      </w:pPr>
      <w:r w:rsidRPr="00D06977">
        <w:rPr>
          <w:rFonts w:ascii="Times New Roman" w:eastAsia="Times New Roman" w:hAnsi="Times New Roman" w:cs="Times New Roman"/>
          <w:color w:val="000000"/>
          <w:sz w:val="24"/>
          <w:szCs w:val="24"/>
        </w:rPr>
        <w:lastRenderedPageBreak/>
        <w:t>Pemimpin jenis ini dijumpai dalam lingkungan kepemimpinan demokratis di</w:t>
      </w:r>
      <w:r>
        <w:rPr>
          <w:rFonts w:ascii="Times New Roman" w:eastAsia="Times New Roman" w:hAnsi="Times New Roman" w:cs="Times New Roman"/>
          <w:color w:val="000000"/>
          <w:sz w:val="24"/>
          <w:szCs w:val="24"/>
        </w:rPr>
        <w:t xml:space="preserve"> </w:t>
      </w:r>
      <w:r w:rsidRPr="00D06977">
        <w:rPr>
          <w:rFonts w:ascii="Times New Roman" w:eastAsia="Times New Roman" w:hAnsi="Times New Roman" w:cs="Times New Roman"/>
          <w:color w:val="000000"/>
          <w:sz w:val="24"/>
          <w:szCs w:val="24"/>
        </w:rPr>
        <w:t>mana komunikasi memegang peranan yang sangat penting. Diskusi yang bebas adalah satu-satunya proses d</w:t>
      </w:r>
      <w:r>
        <w:rPr>
          <w:rFonts w:ascii="Times New Roman" w:eastAsia="Times New Roman" w:hAnsi="Times New Roman" w:cs="Times New Roman"/>
          <w:color w:val="000000"/>
          <w:sz w:val="24"/>
          <w:szCs w:val="24"/>
        </w:rPr>
        <w:t xml:space="preserve">i </w:t>
      </w:r>
      <w:r w:rsidRPr="00D06977">
        <w:rPr>
          <w:rFonts w:ascii="Times New Roman" w:eastAsia="Times New Roman" w:hAnsi="Times New Roman" w:cs="Times New Roman"/>
          <w:color w:val="000000"/>
          <w:sz w:val="24"/>
          <w:szCs w:val="24"/>
        </w:rPr>
        <w:t>mana kelompok secara keseluruhan ikut berperan dan di</w:t>
      </w:r>
      <w:r>
        <w:rPr>
          <w:rFonts w:ascii="Times New Roman" w:eastAsia="Times New Roman" w:hAnsi="Times New Roman" w:cs="Times New Roman"/>
          <w:color w:val="000000"/>
          <w:sz w:val="24"/>
          <w:szCs w:val="24"/>
        </w:rPr>
        <w:t xml:space="preserve"> </w:t>
      </w:r>
      <w:r w:rsidRPr="00D06977">
        <w:rPr>
          <w:rFonts w:ascii="Times New Roman" w:eastAsia="Times New Roman" w:hAnsi="Times New Roman" w:cs="Times New Roman"/>
          <w:color w:val="000000"/>
          <w:sz w:val="24"/>
          <w:szCs w:val="24"/>
        </w:rPr>
        <w:t>mana semua anggota kelompok sama-sama diwakili dalam membuat suatu keputusan. Melalui diskusi, bahwa seorang pemimpin dapat menampilkan bakat-bakat kreatif dari anggota-anggota kelompok, membantu mereka memecahkan persoalan, dan mencapai keputusan yang mereka buat.</w:t>
      </w:r>
    </w:p>
    <w:p w14:paraId="7BCA584D" w14:textId="77777777" w:rsidR="00D06977" w:rsidRPr="00D06977" w:rsidRDefault="00D06977" w:rsidP="00D06977">
      <w:pPr>
        <w:spacing w:after="0" w:line="360" w:lineRule="auto"/>
        <w:ind w:left="540"/>
        <w:rPr>
          <w:rFonts w:ascii="Times New Roman" w:hAnsi="Times New Roman" w:cs="Times New Roman"/>
          <w:sz w:val="24"/>
          <w:szCs w:val="24"/>
        </w:rPr>
      </w:pPr>
    </w:p>
    <w:p w14:paraId="220F4F64" w14:textId="74A46986" w:rsidR="002F065C" w:rsidRDefault="002F065C" w:rsidP="002F065C">
      <w:pPr>
        <w:pStyle w:val="Heading2"/>
        <w:numPr>
          <w:ilvl w:val="0"/>
          <w:numId w:val="9"/>
        </w:numPr>
        <w:spacing w:before="0" w:line="360" w:lineRule="auto"/>
        <w:ind w:left="540" w:hanging="540"/>
        <w:rPr>
          <w:b/>
          <w:bCs/>
        </w:rPr>
      </w:pPr>
      <w:bookmarkStart w:id="10" w:name="_Toc96290211"/>
      <w:r>
        <w:rPr>
          <w:b/>
          <w:bCs/>
        </w:rPr>
        <w:t>Pengertian Komunikasi</w:t>
      </w:r>
      <w:bookmarkEnd w:id="10"/>
    </w:p>
    <w:p w14:paraId="170C5782" w14:textId="77777777" w:rsidR="00747F42" w:rsidRDefault="00747F42" w:rsidP="00747F42">
      <w:pPr>
        <w:spacing w:after="0" w:line="360" w:lineRule="auto"/>
        <w:ind w:left="540" w:firstLine="540"/>
        <w:jc w:val="both"/>
        <w:rPr>
          <w:rFonts w:ascii="Times New Roman" w:hAnsi="Times New Roman" w:cs="Times New Roman"/>
          <w:sz w:val="24"/>
          <w:szCs w:val="24"/>
        </w:rPr>
      </w:pPr>
      <w:r w:rsidRPr="00747F42">
        <w:rPr>
          <w:rFonts w:ascii="Times New Roman" w:hAnsi="Times New Roman" w:cs="Times New Roman"/>
          <w:sz w:val="24"/>
          <w:szCs w:val="24"/>
        </w:rPr>
        <w:t>Komunikasi merupakan suatu hal yang tidak dapat dihindari oleh setiap manusia. Sebagai makhluk sosial, manusia dikodratkan untuk hidup bermasyarakat dan berinteraksi dengan manusia lainnya dengan berkomunikasi.</w:t>
      </w:r>
    </w:p>
    <w:p w14:paraId="225EF33A" w14:textId="77777777" w:rsidR="00747F42" w:rsidRDefault="00747F42" w:rsidP="00747F42">
      <w:pPr>
        <w:spacing w:after="0" w:line="360" w:lineRule="auto"/>
        <w:ind w:left="540" w:firstLine="540"/>
        <w:jc w:val="both"/>
        <w:rPr>
          <w:rFonts w:ascii="Times New Roman" w:hAnsi="Times New Roman" w:cs="Times New Roman"/>
          <w:sz w:val="24"/>
          <w:szCs w:val="24"/>
        </w:rPr>
      </w:pPr>
      <w:r w:rsidRPr="00747F42">
        <w:rPr>
          <w:rFonts w:ascii="Times New Roman" w:hAnsi="Times New Roman" w:cs="Times New Roman"/>
          <w:sz w:val="24"/>
          <w:szCs w:val="24"/>
        </w:rPr>
        <w:t xml:space="preserve">Mempelajari komunikasi berarti meningkatkan kemampuan berkomunikasi (menulis, berbicara, dan sebagainya). Di samping itu, ini juga berarti belajar menganalisis peristiwa komunikasi sebagai peristiwa sosial. </w:t>
      </w:r>
    </w:p>
    <w:p w14:paraId="62711D68" w14:textId="2FA5C4E0" w:rsidR="00747F42" w:rsidRDefault="00747F42" w:rsidP="00747F42">
      <w:pPr>
        <w:spacing w:after="0" w:line="360" w:lineRule="auto"/>
        <w:ind w:left="540" w:firstLine="540"/>
        <w:jc w:val="both"/>
        <w:rPr>
          <w:rFonts w:ascii="Times New Roman" w:hAnsi="Times New Roman" w:cs="Times New Roman"/>
          <w:sz w:val="24"/>
          <w:szCs w:val="24"/>
        </w:rPr>
      </w:pPr>
      <w:r w:rsidRPr="00747F42">
        <w:rPr>
          <w:rFonts w:ascii="Times New Roman" w:hAnsi="Times New Roman" w:cs="Times New Roman"/>
          <w:sz w:val="24"/>
          <w:szCs w:val="24"/>
        </w:rPr>
        <w:t>Berdasarkan Kamus Besar Bahasa Indonesia (KBBI), komunikasi adalah pengiriman dan penerimaan pesan atau berita antara dua orang atau lebih sehingga pesan yang dimaksud dapat dipahami</w:t>
      </w:r>
      <w:r>
        <w:rPr>
          <w:rFonts w:ascii="Times New Roman" w:hAnsi="Times New Roman" w:cs="Times New Roman"/>
          <w:sz w:val="24"/>
          <w:szCs w:val="24"/>
        </w:rPr>
        <w:t>.</w:t>
      </w:r>
    </w:p>
    <w:p w14:paraId="057E7FD3" w14:textId="6C1C5358" w:rsidR="00747F42" w:rsidRDefault="00747F42" w:rsidP="00747F42">
      <w:pPr>
        <w:spacing w:after="0" w:line="360" w:lineRule="auto"/>
        <w:ind w:left="540" w:firstLine="540"/>
        <w:jc w:val="both"/>
        <w:rPr>
          <w:rFonts w:ascii="Times New Roman" w:hAnsi="Times New Roman" w:cs="Times New Roman"/>
          <w:sz w:val="24"/>
          <w:szCs w:val="24"/>
        </w:rPr>
      </w:pPr>
      <w:r>
        <w:rPr>
          <w:rFonts w:ascii="Times New Roman" w:hAnsi="Times New Roman" w:cs="Times New Roman"/>
          <w:sz w:val="24"/>
          <w:szCs w:val="24"/>
        </w:rPr>
        <w:t>Teori komunikasi menurut beberapa ahli :</w:t>
      </w:r>
    </w:p>
    <w:p w14:paraId="15B64CE9" w14:textId="66D8A342" w:rsidR="00747F42" w:rsidRDefault="00747F42" w:rsidP="00747F42">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ttle John</w:t>
      </w:r>
    </w:p>
    <w:p w14:paraId="1FFBFBA3" w14:textId="7F8FB93D" w:rsidR="00747F42" w:rsidRDefault="00747F42" w:rsidP="00D06977">
      <w:pPr>
        <w:pStyle w:val="ListParagraph"/>
        <w:spacing w:after="0" w:line="360" w:lineRule="auto"/>
        <w:ind w:left="900" w:firstLine="540"/>
        <w:jc w:val="both"/>
        <w:rPr>
          <w:rFonts w:ascii="Times New Roman" w:hAnsi="Times New Roman" w:cs="Times New Roman"/>
          <w:sz w:val="24"/>
          <w:szCs w:val="24"/>
        </w:rPr>
      </w:pPr>
      <w:r w:rsidRPr="00747F42">
        <w:rPr>
          <w:rFonts w:ascii="Times New Roman" w:hAnsi="Times New Roman" w:cs="Times New Roman"/>
          <w:sz w:val="24"/>
          <w:szCs w:val="24"/>
        </w:rPr>
        <w:t>Menurut Little John, teori komunikasi merupakan salah satu teori atau gabungan dari pemikiran kolektif yang diperoleh dari kesatuan sumbernya dengan memusatkan pada topik berupa proses komunikasi.</w:t>
      </w:r>
    </w:p>
    <w:p w14:paraId="47C24C7A" w14:textId="77777777" w:rsidR="00D06977" w:rsidRDefault="00D06977" w:rsidP="00D06977">
      <w:pPr>
        <w:pStyle w:val="ListParagraph"/>
        <w:spacing w:after="0" w:line="360" w:lineRule="auto"/>
        <w:ind w:left="900" w:firstLine="540"/>
        <w:jc w:val="both"/>
        <w:rPr>
          <w:rFonts w:ascii="Times New Roman" w:hAnsi="Times New Roman" w:cs="Times New Roman"/>
          <w:sz w:val="24"/>
          <w:szCs w:val="24"/>
        </w:rPr>
      </w:pPr>
    </w:p>
    <w:p w14:paraId="316E4503" w14:textId="1253D2E9" w:rsidR="00747F42" w:rsidRDefault="00747F42" w:rsidP="00747F42">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ragan and Shields</w:t>
      </w:r>
    </w:p>
    <w:p w14:paraId="34CEDEFB" w14:textId="03FCACC8" w:rsidR="00747F42" w:rsidRDefault="00747F42" w:rsidP="00747F42">
      <w:pPr>
        <w:pStyle w:val="ListParagraph"/>
        <w:spacing w:after="0" w:line="360" w:lineRule="auto"/>
        <w:ind w:left="900"/>
        <w:jc w:val="both"/>
        <w:rPr>
          <w:rFonts w:ascii="Times New Roman" w:hAnsi="Times New Roman" w:cs="Times New Roman"/>
          <w:sz w:val="24"/>
          <w:szCs w:val="24"/>
        </w:rPr>
      </w:pPr>
      <w:r w:rsidRPr="00747F42">
        <w:rPr>
          <w:rFonts w:ascii="Times New Roman" w:hAnsi="Times New Roman" w:cs="Times New Roman"/>
          <w:sz w:val="24"/>
          <w:szCs w:val="24"/>
        </w:rPr>
        <w:t>Menurut Cragan and Shields, teori adalah sebuah ikatan antara konsep teoritik yang memiliki kesanggupan untuk memberi keseluruhan maupun berapa bagian, penjelasan, informasi, penilaian, penerangan ataupun tebakan atas perilaku atau tindakan manusia yang didasarkan pada orang yang berkomunikasi (berbincang, berbicara, berdiskusi, menulis, mendengar, melihat, menonton, dan masih banyak lagi) yang dapat dimanfaatkan untuk jangka waktu tertentu dengan perantara.</w:t>
      </w:r>
    </w:p>
    <w:p w14:paraId="0F7D1A93" w14:textId="4D71296E" w:rsidR="00D06977" w:rsidRDefault="00D06977" w:rsidP="00747F42">
      <w:pPr>
        <w:pStyle w:val="ListParagraph"/>
        <w:spacing w:after="0" w:line="360" w:lineRule="auto"/>
        <w:ind w:left="900"/>
        <w:jc w:val="both"/>
        <w:rPr>
          <w:rFonts w:ascii="Times New Roman" w:hAnsi="Times New Roman" w:cs="Times New Roman"/>
          <w:sz w:val="24"/>
          <w:szCs w:val="24"/>
        </w:rPr>
      </w:pPr>
    </w:p>
    <w:p w14:paraId="094F4B5D" w14:textId="77777777" w:rsidR="00D06977" w:rsidRDefault="00D06977" w:rsidP="00747F42">
      <w:pPr>
        <w:pStyle w:val="ListParagraph"/>
        <w:spacing w:after="0" w:line="360" w:lineRule="auto"/>
        <w:ind w:left="900"/>
        <w:jc w:val="both"/>
        <w:rPr>
          <w:rFonts w:ascii="Times New Roman" w:hAnsi="Times New Roman" w:cs="Times New Roman"/>
          <w:sz w:val="24"/>
          <w:szCs w:val="24"/>
        </w:rPr>
      </w:pPr>
    </w:p>
    <w:p w14:paraId="3B5C1A83" w14:textId="44FC2502" w:rsidR="00747F42" w:rsidRDefault="00747F42" w:rsidP="00747F42">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orman</w:t>
      </w:r>
    </w:p>
    <w:p w14:paraId="1824A0A2" w14:textId="420ADF90" w:rsidR="00747F42" w:rsidRDefault="00747F42" w:rsidP="00747F42">
      <w:pPr>
        <w:pStyle w:val="ListParagraph"/>
        <w:spacing w:after="0" w:line="360" w:lineRule="auto"/>
        <w:ind w:left="900"/>
        <w:jc w:val="both"/>
        <w:rPr>
          <w:rFonts w:ascii="Times New Roman" w:hAnsi="Times New Roman" w:cs="Times New Roman"/>
          <w:sz w:val="24"/>
          <w:szCs w:val="24"/>
        </w:rPr>
      </w:pPr>
      <w:r w:rsidRPr="00747F42">
        <w:rPr>
          <w:rFonts w:ascii="Times New Roman" w:hAnsi="Times New Roman" w:cs="Times New Roman"/>
          <w:sz w:val="24"/>
          <w:szCs w:val="24"/>
        </w:rPr>
        <w:lastRenderedPageBreak/>
        <w:t>Teori komunikasi adalah salah satu kata atau istilah yang memiliki arti timbal balik untuk seluruh pembicaraan atau komunikasi disertai dengan penelitian yang dilaksanakan dengan kehati-hatian, terstruktur, dan secara sadar mengenai komunikasi</w:t>
      </w:r>
      <w:r>
        <w:rPr>
          <w:rFonts w:ascii="Times New Roman" w:hAnsi="Times New Roman" w:cs="Times New Roman"/>
          <w:sz w:val="24"/>
          <w:szCs w:val="24"/>
        </w:rPr>
        <w:t>.</w:t>
      </w:r>
    </w:p>
    <w:p w14:paraId="362F7AAB" w14:textId="77777777" w:rsidR="00D06977" w:rsidRPr="00747F42" w:rsidRDefault="00D06977" w:rsidP="00747F42">
      <w:pPr>
        <w:pStyle w:val="ListParagraph"/>
        <w:spacing w:after="0" w:line="360" w:lineRule="auto"/>
        <w:ind w:left="900"/>
        <w:jc w:val="both"/>
        <w:rPr>
          <w:rFonts w:ascii="Times New Roman" w:hAnsi="Times New Roman" w:cs="Times New Roman"/>
          <w:sz w:val="24"/>
          <w:szCs w:val="24"/>
        </w:rPr>
      </w:pPr>
    </w:p>
    <w:p w14:paraId="31F925D0" w14:textId="246E61ED" w:rsidR="00747F42" w:rsidRDefault="002F065C" w:rsidP="002F065C">
      <w:pPr>
        <w:pStyle w:val="Heading2"/>
        <w:numPr>
          <w:ilvl w:val="0"/>
          <w:numId w:val="9"/>
        </w:numPr>
        <w:spacing w:before="0" w:line="360" w:lineRule="auto"/>
        <w:ind w:left="540" w:hanging="540"/>
        <w:rPr>
          <w:b/>
          <w:bCs/>
        </w:rPr>
      </w:pPr>
      <w:bookmarkStart w:id="11" w:name="_Toc96290212"/>
      <w:r>
        <w:rPr>
          <w:b/>
          <w:bCs/>
        </w:rPr>
        <w:t>Fungsi Utama Pemimpin</w:t>
      </w:r>
      <w:bookmarkEnd w:id="11"/>
    </w:p>
    <w:p w14:paraId="39AF7819" w14:textId="23C1578A" w:rsidR="00747F42" w:rsidRDefault="00747F42" w:rsidP="00747F42">
      <w:pPr>
        <w:pStyle w:val="ListParagraph"/>
        <w:numPr>
          <w:ilvl w:val="0"/>
          <w:numId w:val="11"/>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Menimbulkan Pemahaman</w:t>
      </w:r>
    </w:p>
    <w:p w14:paraId="4B4800CE" w14:textId="25EF5371" w:rsidR="00747F42" w:rsidRDefault="00747F42" w:rsidP="00F871AE">
      <w:pPr>
        <w:pStyle w:val="ListParagraph"/>
        <w:spacing w:after="0" w:line="360" w:lineRule="auto"/>
        <w:ind w:left="900" w:firstLine="540"/>
        <w:jc w:val="both"/>
        <w:rPr>
          <w:rFonts w:ascii="Times New Roman" w:hAnsi="Times New Roman" w:cs="Times New Roman"/>
          <w:sz w:val="24"/>
          <w:szCs w:val="24"/>
        </w:rPr>
      </w:pPr>
      <w:r w:rsidRPr="00747F42">
        <w:rPr>
          <w:rFonts w:ascii="Times New Roman" w:hAnsi="Times New Roman" w:cs="Times New Roman"/>
          <w:sz w:val="24"/>
          <w:szCs w:val="24"/>
        </w:rPr>
        <w:t>Pemahaman dalam berkomunikasi adalah kemampuan memahami pesan secara cermat sebagaimana dimaksudkan oleh komunikator. Dalam hal ini komunikasi dikatakan efektif apabila mampu memahami secara tepat. Sedang komunikator dikatakan efektif apabila berhasil menyampaikan pesan secara cermat.</w:t>
      </w:r>
    </w:p>
    <w:p w14:paraId="6960E1E0" w14:textId="77777777" w:rsidR="00F871AE" w:rsidRDefault="00F871AE" w:rsidP="00F871AE">
      <w:pPr>
        <w:pStyle w:val="ListParagraph"/>
        <w:spacing w:after="0" w:line="360" w:lineRule="auto"/>
        <w:ind w:left="900" w:firstLine="540"/>
        <w:jc w:val="both"/>
        <w:rPr>
          <w:rFonts w:ascii="Times New Roman" w:hAnsi="Times New Roman" w:cs="Times New Roman"/>
          <w:sz w:val="24"/>
          <w:szCs w:val="24"/>
        </w:rPr>
      </w:pPr>
    </w:p>
    <w:p w14:paraId="56B6C34A" w14:textId="10EA0431" w:rsidR="00747F42" w:rsidRDefault="00747F42" w:rsidP="00747F42">
      <w:pPr>
        <w:pStyle w:val="ListParagraph"/>
        <w:numPr>
          <w:ilvl w:val="0"/>
          <w:numId w:val="11"/>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Menimbulkan Kesenangan</w:t>
      </w:r>
    </w:p>
    <w:p w14:paraId="7CAF7C21" w14:textId="44C647AF" w:rsidR="00747F42" w:rsidRDefault="00747F42" w:rsidP="00F871AE">
      <w:pPr>
        <w:pStyle w:val="ListParagraph"/>
        <w:spacing w:after="0" w:line="360" w:lineRule="auto"/>
        <w:ind w:left="900" w:firstLine="540"/>
        <w:jc w:val="both"/>
        <w:rPr>
          <w:rFonts w:ascii="Times New Roman" w:hAnsi="Times New Roman" w:cs="Times New Roman"/>
          <w:sz w:val="24"/>
          <w:szCs w:val="24"/>
        </w:rPr>
      </w:pPr>
      <w:r w:rsidRPr="00747F42">
        <w:rPr>
          <w:rFonts w:ascii="Times New Roman" w:hAnsi="Times New Roman" w:cs="Times New Roman"/>
          <w:sz w:val="24"/>
          <w:szCs w:val="24"/>
        </w:rPr>
        <w:t>Kesenangan diartikan apabila proses komunikasi itu selain berhasil menyampaikan informasi, juga dapat berlangsung dalam suasana yang menyenangkan kedua belah pihak.</w:t>
      </w:r>
    </w:p>
    <w:p w14:paraId="05B8E157" w14:textId="77777777" w:rsidR="00F871AE" w:rsidRDefault="00F871AE" w:rsidP="00F871AE">
      <w:pPr>
        <w:pStyle w:val="ListParagraph"/>
        <w:spacing w:after="0" w:line="360" w:lineRule="auto"/>
        <w:ind w:left="900" w:firstLine="540"/>
        <w:jc w:val="both"/>
        <w:rPr>
          <w:rFonts w:ascii="Times New Roman" w:hAnsi="Times New Roman" w:cs="Times New Roman"/>
          <w:sz w:val="24"/>
          <w:szCs w:val="24"/>
        </w:rPr>
      </w:pPr>
    </w:p>
    <w:p w14:paraId="39B054B0" w14:textId="17359F1C" w:rsidR="00747F42" w:rsidRDefault="00747F42" w:rsidP="00747F42">
      <w:pPr>
        <w:pStyle w:val="ListParagraph"/>
        <w:numPr>
          <w:ilvl w:val="0"/>
          <w:numId w:val="11"/>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Mengubah Sikap</w:t>
      </w:r>
    </w:p>
    <w:p w14:paraId="7F25A8CB" w14:textId="20A97523" w:rsidR="00747F42" w:rsidRDefault="00747F42" w:rsidP="00F871AE">
      <w:pPr>
        <w:pStyle w:val="ListParagraph"/>
        <w:spacing w:after="0" w:line="360" w:lineRule="auto"/>
        <w:ind w:left="900" w:firstLine="540"/>
        <w:jc w:val="both"/>
        <w:rPr>
          <w:rFonts w:ascii="Times New Roman" w:hAnsi="Times New Roman" w:cs="Times New Roman"/>
          <w:sz w:val="24"/>
          <w:szCs w:val="24"/>
        </w:rPr>
      </w:pPr>
      <w:r w:rsidRPr="00747F42">
        <w:rPr>
          <w:rFonts w:ascii="Times New Roman" w:hAnsi="Times New Roman" w:cs="Times New Roman"/>
          <w:sz w:val="24"/>
          <w:szCs w:val="24"/>
        </w:rPr>
        <w:t>Pengaruh pada sikap dapat diartikan apabila seorang komunikan setelah menerima pesan kemudian sikapnya berubah sesuai dengan makna pesan itu. Dalam berbagai situasi kita berusaha mempengaruhi sikap orang lain dan berusaha agar orang lain bersikap positif sesuai keinginan kita.</w:t>
      </w:r>
    </w:p>
    <w:p w14:paraId="1FFF91D7" w14:textId="77777777" w:rsidR="00F871AE" w:rsidRDefault="00F871AE" w:rsidP="00F871AE">
      <w:pPr>
        <w:pStyle w:val="ListParagraph"/>
        <w:spacing w:after="0" w:line="360" w:lineRule="auto"/>
        <w:ind w:left="900" w:firstLine="540"/>
        <w:jc w:val="both"/>
        <w:rPr>
          <w:rFonts w:ascii="Times New Roman" w:hAnsi="Times New Roman" w:cs="Times New Roman"/>
          <w:sz w:val="24"/>
          <w:szCs w:val="24"/>
        </w:rPr>
      </w:pPr>
    </w:p>
    <w:p w14:paraId="6FC666E5" w14:textId="0BEEE0C5" w:rsidR="00747F42" w:rsidRDefault="00747F42" w:rsidP="00747F42">
      <w:pPr>
        <w:pStyle w:val="ListParagraph"/>
        <w:numPr>
          <w:ilvl w:val="0"/>
          <w:numId w:val="11"/>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Membina Hubungan Baik</w:t>
      </w:r>
    </w:p>
    <w:p w14:paraId="663196DE" w14:textId="60FDD7C1" w:rsidR="00747F42" w:rsidRDefault="00747F42" w:rsidP="00F871AE">
      <w:pPr>
        <w:pStyle w:val="ListParagraph"/>
        <w:spacing w:after="0" w:line="360" w:lineRule="auto"/>
        <w:ind w:left="900" w:firstLine="540"/>
        <w:jc w:val="both"/>
        <w:rPr>
          <w:rFonts w:ascii="Times New Roman" w:hAnsi="Times New Roman" w:cs="Times New Roman"/>
          <w:sz w:val="24"/>
          <w:szCs w:val="24"/>
        </w:rPr>
      </w:pPr>
      <w:r w:rsidRPr="00747F42">
        <w:rPr>
          <w:rFonts w:ascii="Times New Roman" w:hAnsi="Times New Roman" w:cs="Times New Roman"/>
          <w:sz w:val="24"/>
          <w:szCs w:val="24"/>
        </w:rPr>
        <w:t>Dalam proses komunikasi yang efektif secara tidak sengaja meningkatkan kadar hubungan interpersonal. Komunikasi dilakukan bukan untuk menyampaikan informasi atau mempengaruhi sikap semata, tetapi sebaliknya kadang-kadang terdapat maksud implisit, yakni untuk membina hubungan baik.</w:t>
      </w:r>
    </w:p>
    <w:p w14:paraId="054AE993" w14:textId="77777777" w:rsidR="00F871AE" w:rsidRDefault="00F871AE" w:rsidP="00747F42">
      <w:pPr>
        <w:pStyle w:val="ListParagraph"/>
        <w:spacing w:after="0" w:line="360" w:lineRule="auto"/>
        <w:ind w:left="900"/>
        <w:jc w:val="both"/>
        <w:rPr>
          <w:rFonts w:ascii="Times New Roman" w:hAnsi="Times New Roman" w:cs="Times New Roman"/>
          <w:sz w:val="24"/>
          <w:szCs w:val="24"/>
        </w:rPr>
      </w:pPr>
    </w:p>
    <w:p w14:paraId="06682F15" w14:textId="028F23E8" w:rsidR="00747F42" w:rsidRDefault="00747F42" w:rsidP="00747F42">
      <w:pPr>
        <w:pStyle w:val="ListParagraph"/>
        <w:numPr>
          <w:ilvl w:val="0"/>
          <w:numId w:val="11"/>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Menghasilkan Tindakan</w:t>
      </w:r>
    </w:p>
    <w:p w14:paraId="486125EA" w14:textId="1265030D" w:rsidR="00747F42" w:rsidRDefault="00747F42" w:rsidP="00F871AE">
      <w:pPr>
        <w:pStyle w:val="ListParagraph"/>
        <w:spacing w:after="0" w:line="360" w:lineRule="auto"/>
        <w:ind w:left="900" w:firstLine="540"/>
        <w:jc w:val="both"/>
        <w:rPr>
          <w:rFonts w:ascii="Times New Roman" w:hAnsi="Times New Roman" w:cs="Times New Roman"/>
          <w:sz w:val="24"/>
          <w:szCs w:val="24"/>
        </w:rPr>
      </w:pPr>
      <w:r w:rsidRPr="00747F42">
        <w:rPr>
          <w:rFonts w:ascii="Times New Roman" w:hAnsi="Times New Roman" w:cs="Times New Roman"/>
          <w:sz w:val="24"/>
          <w:szCs w:val="24"/>
        </w:rPr>
        <w:t>Seorang komunikator memerlukan adanya mekanisme umpan balik sehingga mereka tahu apakah pesannya sudah dipahami oleh komunikan. Umpan balik yang dimaksudkan di sini adalah tindakan para komunikan setelah menerima pesan dari komunikator.</w:t>
      </w:r>
    </w:p>
    <w:p w14:paraId="4832D40D" w14:textId="77777777" w:rsidR="00F871AE" w:rsidRDefault="00F871AE" w:rsidP="00747F42">
      <w:pPr>
        <w:pStyle w:val="ListParagraph"/>
        <w:spacing w:after="0" w:line="360" w:lineRule="auto"/>
        <w:ind w:left="900"/>
        <w:jc w:val="both"/>
        <w:rPr>
          <w:rFonts w:ascii="Times New Roman" w:hAnsi="Times New Roman" w:cs="Times New Roman"/>
          <w:sz w:val="24"/>
          <w:szCs w:val="24"/>
        </w:rPr>
      </w:pPr>
    </w:p>
    <w:p w14:paraId="35295806" w14:textId="6B093FF8" w:rsidR="00747F42" w:rsidRPr="00747F42" w:rsidRDefault="00747F42" w:rsidP="00747F42">
      <w:pPr>
        <w:pStyle w:val="ListParagraph"/>
        <w:numPr>
          <w:ilvl w:val="0"/>
          <w:numId w:val="11"/>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 xml:space="preserve">Memelihara </w:t>
      </w:r>
      <w:r>
        <w:rPr>
          <w:rFonts w:ascii="Times New Roman" w:hAnsi="Times New Roman" w:cs="Times New Roman"/>
          <w:i/>
          <w:iCs/>
          <w:sz w:val="24"/>
          <w:szCs w:val="24"/>
        </w:rPr>
        <w:t>Teamwork</w:t>
      </w:r>
    </w:p>
    <w:p w14:paraId="5CE80DE5" w14:textId="51C699DA" w:rsidR="00747F42" w:rsidRDefault="00747F42" w:rsidP="00F871AE">
      <w:pPr>
        <w:pStyle w:val="ListParagraph"/>
        <w:spacing w:after="0" w:line="360" w:lineRule="auto"/>
        <w:ind w:left="900" w:firstLine="540"/>
        <w:jc w:val="both"/>
        <w:rPr>
          <w:rFonts w:ascii="Times New Roman" w:hAnsi="Times New Roman" w:cs="Times New Roman"/>
          <w:sz w:val="24"/>
          <w:szCs w:val="24"/>
        </w:rPr>
      </w:pPr>
      <w:r w:rsidRPr="00747F42">
        <w:rPr>
          <w:rFonts w:ascii="Times New Roman" w:hAnsi="Times New Roman" w:cs="Times New Roman"/>
          <w:sz w:val="24"/>
          <w:szCs w:val="24"/>
        </w:rPr>
        <w:t>Organisasi merupakan tempat berkumpulnya orang-orang dengan tujuan bersama. Tujuan bersama itu ada dan harus tetap dijaga agar pencapaiannya dapat diraih secara bersama pula.</w:t>
      </w:r>
    </w:p>
    <w:p w14:paraId="4B092FC3" w14:textId="77777777" w:rsidR="00F871AE" w:rsidRPr="00747F42" w:rsidRDefault="00F871AE" w:rsidP="00747F42">
      <w:pPr>
        <w:pStyle w:val="ListParagraph"/>
        <w:spacing w:after="0" w:line="360" w:lineRule="auto"/>
        <w:ind w:left="900"/>
        <w:jc w:val="both"/>
        <w:rPr>
          <w:rFonts w:ascii="Times New Roman" w:hAnsi="Times New Roman" w:cs="Times New Roman"/>
          <w:sz w:val="24"/>
          <w:szCs w:val="24"/>
        </w:rPr>
      </w:pPr>
    </w:p>
    <w:p w14:paraId="0B66A125" w14:textId="7EF3C8F9" w:rsidR="00747F42" w:rsidRDefault="00747F42" w:rsidP="00747F42">
      <w:pPr>
        <w:pStyle w:val="ListParagraph"/>
        <w:numPr>
          <w:ilvl w:val="0"/>
          <w:numId w:val="11"/>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Menghemat Waktu</w:t>
      </w:r>
    </w:p>
    <w:p w14:paraId="6971E2EE" w14:textId="3A7A3770" w:rsidR="00747F42" w:rsidRDefault="00747F42" w:rsidP="00F871AE">
      <w:pPr>
        <w:pStyle w:val="ListParagraph"/>
        <w:spacing w:after="0" w:line="360" w:lineRule="auto"/>
        <w:ind w:left="900" w:firstLine="540"/>
        <w:jc w:val="both"/>
        <w:rPr>
          <w:rFonts w:ascii="Times New Roman" w:hAnsi="Times New Roman" w:cs="Times New Roman"/>
          <w:sz w:val="24"/>
          <w:szCs w:val="24"/>
        </w:rPr>
      </w:pPr>
      <w:r w:rsidRPr="00747F42">
        <w:rPr>
          <w:rFonts w:ascii="Times New Roman" w:hAnsi="Times New Roman" w:cs="Times New Roman"/>
          <w:sz w:val="24"/>
          <w:szCs w:val="24"/>
        </w:rPr>
        <w:t>Dengan memanfaatkan saluran komunikasi yang ada, serta tanpa melakukan penundaan penyampaian informasi dari atas ke bawah, maka waktu yang dibutuhkan untuk penyampaian pesan dan bagaimana agar pesan itu dipahami juga semakin singkat dan cepat.</w:t>
      </w:r>
    </w:p>
    <w:p w14:paraId="7DAD973B" w14:textId="77777777" w:rsidR="00F871AE" w:rsidRDefault="00F871AE" w:rsidP="00F871AE">
      <w:pPr>
        <w:pStyle w:val="ListParagraph"/>
        <w:spacing w:after="0" w:line="360" w:lineRule="auto"/>
        <w:ind w:left="900" w:firstLine="540"/>
        <w:jc w:val="both"/>
        <w:rPr>
          <w:rFonts w:ascii="Times New Roman" w:hAnsi="Times New Roman" w:cs="Times New Roman"/>
          <w:sz w:val="24"/>
          <w:szCs w:val="24"/>
        </w:rPr>
      </w:pPr>
    </w:p>
    <w:p w14:paraId="2829C11B" w14:textId="5D589B9E" w:rsidR="00747F42" w:rsidRDefault="00747F42" w:rsidP="00747F42">
      <w:pPr>
        <w:pStyle w:val="ListParagraph"/>
        <w:numPr>
          <w:ilvl w:val="0"/>
          <w:numId w:val="11"/>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Penyelesaian Masalah</w:t>
      </w:r>
    </w:p>
    <w:p w14:paraId="2B56D497" w14:textId="6C306388" w:rsidR="00747F42" w:rsidRDefault="00747F42" w:rsidP="00F871AE">
      <w:pPr>
        <w:pStyle w:val="ListParagraph"/>
        <w:spacing w:after="0" w:line="360" w:lineRule="auto"/>
        <w:ind w:left="900" w:firstLine="540"/>
        <w:jc w:val="both"/>
        <w:rPr>
          <w:rFonts w:ascii="Times New Roman" w:hAnsi="Times New Roman" w:cs="Times New Roman"/>
          <w:sz w:val="24"/>
          <w:szCs w:val="24"/>
        </w:rPr>
      </w:pPr>
      <w:r w:rsidRPr="00747F42">
        <w:rPr>
          <w:rFonts w:ascii="Times New Roman" w:hAnsi="Times New Roman" w:cs="Times New Roman"/>
          <w:sz w:val="24"/>
          <w:szCs w:val="24"/>
        </w:rPr>
        <w:t>Pelaksanaan tugas-tugas di organisasi tidak lepas dari masalah. Namun, penyelesaian masalah selalu dicoba ditangani dengan cara mengkomunikasikannya terlebih dahulu dengan pimpinan</w:t>
      </w:r>
      <w:r>
        <w:rPr>
          <w:rFonts w:ascii="Times New Roman" w:hAnsi="Times New Roman" w:cs="Times New Roman"/>
          <w:sz w:val="24"/>
          <w:szCs w:val="24"/>
        </w:rPr>
        <w:t>.</w:t>
      </w:r>
    </w:p>
    <w:p w14:paraId="17674A26" w14:textId="77777777" w:rsidR="00AE0690" w:rsidRPr="00747F42" w:rsidRDefault="00AE0690" w:rsidP="00747F42">
      <w:pPr>
        <w:pStyle w:val="ListParagraph"/>
        <w:spacing w:after="0" w:line="360" w:lineRule="auto"/>
        <w:ind w:left="900"/>
        <w:jc w:val="both"/>
        <w:rPr>
          <w:rFonts w:ascii="Times New Roman" w:hAnsi="Times New Roman" w:cs="Times New Roman"/>
          <w:sz w:val="24"/>
          <w:szCs w:val="24"/>
        </w:rPr>
      </w:pPr>
    </w:p>
    <w:p w14:paraId="42645EFF" w14:textId="70946373" w:rsidR="00747F42" w:rsidRDefault="00747F42" w:rsidP="002F065C">
      <w:pPr>
        <w:pStyle w:val="Heading2"/>
        <w:numPr>
          <w:ilvl w:val="0"/>
          <w:numId w:val="9"/>
        </w:numPr>
        <w:spacing w:before="0" w:line="360" w:lineRule="auto"/>
        <w:ind w:left="540" w:hanging="540"/>
        <w:rPr>
          <w:b/>
          <w:bCs/>
        </w:rPr>
      </w:pPr>
      <w:bookmarkStart w:id="12" w:name="_Toc96290213"/>
      <w:r>
        <w:rPr>
          <w:b/>
          <w:bCs/>
        </w:rPr>
        <w:t>Arah Komunikasi dalam Organisasi</w:t>
      </w:r>
      <w:bookmarkEnd w:id="12"/>
    </w:p>
    <w:p w14:paraId="07B83635" w14:textId="5708E9B0" w:rsidR="00AE0690" w:rsidRDefault="00AE0690" w:rsidP="00D06977">
      <w:pPr>
        <w:pStyle w:val="ListParagraph"/>
        <w:numPr>
          <w:ilvl w:val="0"/>
          <w:numId w:val="12"/>
        </w:numPr>
        <w:spacing w:after="0" w:line="360" w:lineRule="auto"/>
        <w:ind w:left="900"/>
        <w:rPr>
          <w:rFonts w:ascii="Times New Roman" w:hAnsi="Times New Roman" w:cs="Times New Roman"/>
          <w:sz w:val="24"/>
          <w:szCs w:val="24"/>
        </w:rPr>
      </w:pPr>
      <w:r w:rsidRPr="00AE0690">
        <w:rPr>
          <w:rFonts w:ascii="Times New Roman" w:hAnsi="Times New Roman" w:cs="Times New Roman"/>
          <w:sz w:val="24"/>
          <w:szCs w:val="24"/>
        </w:rPr>
        <w:t>Komunikasi ke Bawah</w:t>
      </w:r>
    </w:p>
    <w:p w14:paraId="0BF9F0B0" w14:textId="0188DA1B" w:rsidR="00AE0690" w:rsidRDefault="00AE0690" w:rsidP="00D06977">
      <w:pPr>
        <w:pStyle w:val="ListParagraph"/>
        <w:spacing w:after="0" w:line="360" w:lineRule="auto"/>
        <w:ind w:left="900" w:firstLine="540"/>
        <w:jc w:val="both"/>
        <w:rPr>
          <w:rFonts w:ascii="Times New Roman" w:hAnsi="Times New Roman" w:cs="Times New Roman"/>
          <w:sz w:val="24"/>
          <w:szCs w:val="24"/>
        </w:rPr>
      </w:pPr>
      <w:r w:rsidRPr="00AE0690">
        <w:rPr>
          <w:rFonts w:ascii="Times New Roman" w:hAnsi="Times New Roman" w:cs="Times New Roman"/>
          <w:sz w:val="24"/>
          <w:szCs w:val="24"/>
        </w:rPr>
        <w:t>Komunikasi ke bawah (</w:t>
      </w:r>
      <w:r w:rsidRPr="00501511">
        <w:rPr>
          <w:rFonts w:ascii="Times New Roman" w:hAnsi="Times New Roman" w:cs="Times New Roman"/>
          <w:i/>
          <w:iCs/>
          <w:sz w:val="24"/>
          <w:szCs w:val="24"/>
        </w:rPr>
        <w:t>downward communication</w:t>
      </w:r>
      <w:r w:rsidRPr="00AE0690">
        <w:rPr>
          <w:rFonts w:ascii="Times New Roman" w:hAnsi="Times New Roman" w:cs="Times New Roman"/>
          <w:sz w:val="24"/>
          <w:szCs w:val="24"/>
        </w:rPr>
        <w:t>) adalah penyampaian informasi dari atasan ke bawahan sesuai dengan struktural di organisasi. Penggunaan komunikasi ini sangat efektif untuk penyampaian instruksi, pengarahan, pengontrolan kepada anggota. Komunikasi dapat tertulis maupun lisan yang dapat disesuaikan dengan konteks serta kontennya.</w:t>
      </w:r>
    </w:p>
    <w:p w14:paraId="7A23FDA5" w14:textId="77777777" w:rsidR="00F871AE" w:rsidRDefault="00F871AE" w:rsidP="00F871AE">
      <w:pPr>
        <w:pStyle w:val="ListParagraph"/>
        <w:spacing w:after="0" w:line="360" w:lineRule="auto"/>
        <w:ind w:firstLine="720"/>
        <w:jc w:val="both"/>
        <w:rPr>
          <w:rFonts w:ascii="Times New Roman" w:hAnsi="Times New Roman" w:cs="Times New Roman"/>
          <w:sz w:val="24"/>
          <w:szCs w:val="24"/>
        </w:rPr>
      </w:pPr>
    </w:p>
    <w:p w14:paraId="4FC9C056" w14:textId="54672977" w:rsidR="00AE0690" w:rsidRDefault="00AE0690" w:rsidP="00D06977">
      <w:pPr>
        <w:pStyle w:val="ListParagraph"/>
        <w:numPr>
          <w:ilvl w:val="0"/>
          <w:numId w:val="12"/>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Komunikasi ke Atas</w:t>
      </w:r>
    </w:p>
    <w:p w14:paraId="14AEA7EE" w14:textId="1E72DDA0" w:rsidR="00501511" w:rsidRDefault="00501511" w:rsidP="00D06977">
      <w:pPr>
        <w:pStyle w:val="ListParagraph"/>
        <w:spacing w:after="0" w:line="360" w:lineRule="auto"/>
        <w:ind w:left="900" w:firstLine="540"/>
        <w:jc w:val="both"/>
        <w:rPr>
          <w:rFonts w:ascii="Times New Roman" w:hAnsi="Times New Roman" w:cs="Times New Roman"/>
          <w:sz w:val="24"/>
          <w:szCs w:val="24"/>
        </w:rPr>
      </w:pPr>
      <w:r w:rsidRPr="00501511">
        <w:rPr>
          <w:rFonts w:ascii="Times New Roman" w:hAnsi="Times New Roman" w:cs="Times New Roman"/>
          <w:sz w:val="24"/>
          <w:szCs w:val="24"/>
        </w:rPr>
        <w:t>Komunikasi ke atas (</w:t>
      </w:r>
      <w:r w:rsidRPr="00501511">
        <w:rPr>
          <w:rFonts w:ascii="Times New Roman" w:hAnsi="Times New Roman" w:cs="Times New Roman"/>
          <w:i/>
          <w:iCs/>
          <w:sz w:val="24"/>
          <w:szCs w:val="24"/>
        </w:rPr>
        <w:t>upward communication</w:t>
      </w:r>
      <w:r w:rsidRPr="00501511">
        <w:rPr>
          <w:rFonts w:ascii="Times New Roman" w:hAnsi="Times New Roman" w:cs="Times New Roman"/>
          <w:sz w:val="24"/>
          <w:szCs w:val="24"/>
        </w:rPr>
        <w:t>) adalah penyampaian informasi dari bawahan ke atasan. Anggota menyampaikan usulan, ide, keluhan, pengaduan atau laporan ke pemimpin.  Hal tersebut berguna bagi pemimpin dalam pengambilan solusi atau keputusan.</w:t>
      </w:r>
    </w:p>
    <w:p w14:paraId="37ACF6E7" w14:textId="77777777" w:rsidR="00F871AE" w:rsidRDefault="00F871AE" w:rsidP="00501511">
      <w:pPr>
        <w:pStyle w:val="ListParagraph"/>
        <w:spacing w:after="0" w:line="360" w:lineRule="auto"/>
        <w:jc w:val="both"/>
        <w:rPr>
          <w:rFonts w:ascii="Times New Roman" w:hAnsi="Times New Roman" w:cs="Times New Roman"/>
          <w:sz w:val="24"/>
          <w:szCs w:val="24"/>
        </w:rPr>
      </w:pPr>
    </w:p>
    <w:p w14:paraId="4764DE1D" w14:textId="582D6040" w:rsidR="00AE0690" w:rsidRDefault="00AE0690" w:rsidP="00D06977">
      <w:pPr>
        <w:pStyle w:val="ListParagraph"/>
        <w:numPr>
          <w:ilvl w:val="0"/>
          <w:numId w:val="12"/>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Komunikasi Horizontal</w:t>
      </w:r>
    </w:p>
    <w:p w14:paraId="5FD263D2" w14:textId="177F1AB7" w:rsidR="00501511" w:rsidRDefault="00501511" w:rsidP="00D06977">
      <w:pPr>
        <w:pStyle w:val="ListParagraph"/>
        <w:spacing w:after="0" w:line="360" w:lineRule="auto"/>
        <w:ind w:left="900" w:firstLine="540"/>
        <w:jc w:val="both"/>
        <w:rPr>
          <w:rFonts w:ascii="Times New Roman" w:hAnsi="Times New Roman" w:cs="Times New Roman"/>
          <w:sz w:val="24"/>
          <w:szCs w:val="24"/>
        </w:rPr>
      </w:pPr>
      <w:r w:rsidRPr="00501511">
        <w:rPr>
          <w:rFonts w:ascii="Times New Roman" w:hAnsi="Times New Roman" w:cs="Times New Roman"/>
          <w:sz w:val="24"/>
          <w:szCs w:val="24"/>
        </w:rPr>
        <w:t>Komunikasi hori</w:t>
      </w:r>
      <w:r>
        <w:rPr>
          <w:rFonts w:ascii="Times New Roman" w:hAnsi="Times New Roman" w:cs="Times New Roman"/>
          <w:sz w:val="24"/>
          <w:szCs w:val="24"/>
        </w:rPr>
        <w:t>z</w:t>
      </w:r>
      <w:r w:rsidRPr="00501511">
        <w:rPr>
          <w:rFonts w:ascii="Times New Roman" w:hAnsi="Times New Roman" w:cs="Times New Roman"/>
          <w:sz w:val="24"/>
          <w:szCs w:val="24"/>
        </w:rPr>
        <w:t>ontal (</w:t>
      </w:r>
      <w:r w:rsidRPr="00501511">
        <w:rPr>
          <w:rFonts w:ascii="Times New Roman" w:hAnsi="Times New Roman" w:cs="Times New Roman"/>
          <w:i/>
          <w:iCs/>
          <w:sz w:val="24"/>
          <w:szCs w:val="24"/>
        </w:rPr>
        <w:t>horizontal communication</w:t>
      </w:r>
      <w:r w:rsidRPr="00501511">
        <w:rPr>
          <w:rFonts w:ascii="Times New Roman" w:hAnsi="Times New Roman" w:cs="Times New Roman"/>
          <w:sz w:val="24"/>
          <w:szCs w:val="24"/>
        </w:rPr>
        <w:t xml:space="preserve">) adalah komunikasi yang melibatkan antar individu atau kelompok pada level yang sama. Contoh arah </w:t>
      </w:r>
      <w:r w:rsidRPr="00501511">
        <w:rPr>
          <w:rFonts w:ascii="Times New Roman" w:hAnsi="Times New Roman" w:cs="Times New Roman"/>
          <w:sz w:val="24"/>
          <w:szCs w:val="24"/>
        </w:rPr>
        <w:lastRenderedPageBreak/>
        <w:t>komunikasi ini adalah diskusi antar staff akuntan, diskusi antar manajer, diskusi direktur dengan kolega. Konteks dari komunikasi ini bersifat koordinasi sehingga satu dengan yang lain saling memberikan informasi.</w:t>
      </w:r>
    </w:p>
    <w:p w14:paraId="02309FE6" w14:textId="77777777" w:rsidR="00F871AE" w:rsidRDefault="00F871AE" w:rsidP="00501511">
      <w:pPr>
        <w:pStyle w:val="ListParagraph"/>
        <w:spacing w:after="0" w:line="360" w:lineRule="auto"/>
        <w:jc w:val="both"/>
        <w:rPr>
          <w:rFonts w:ascii="Times New Roman" w:hAnsi="Times New Roman" w:cs="Times New Roman"/>
          <w:sz w:val="24"/>
          <w:szCs w:val="24"/>
        </w:rPr>
      </w:pPr>
    </w:p>
    <w:p w14:paraId="6ADD9005" w14:textId="2B9E6C7A" w:rsidR="00AE0690" w:rsidRDefault="00AE0690" w:rsidP="00D06977">
      <w:pPr>
        <w:pStyle w:val="ListParagraph"/>
        <w:numPr>
          <w:ilvl w:val="0"/>
          <w:numId w:val="12"/>
        </w:numPr>
        <w:spacing w:after="0" w:line="360" w:lineRule="auto"/>
        <w:ind w:left="900"/>
        <w:rPr>
          <w:rFonts w:ascii="Times New Roman" w:hAnsi="Times New Roman" w:cs="Times New Roman"/>
          <w:sz w:val="24"/>
          <w:szCs w:val="24"/>
        </w:rPr>
      </w:pPr>
      <w:r>
        <w:rPr>
          <w:rFonts w:ascii="Times New Roman" w:hAnsi="Times New Roman" w:cs="Times New Roman"/>
          <w:sz w:val="24"/>
          <w:szCs w:val="24"/>
        </w:rPr>
        <w:t>Komunikasi Diagonal</w:t>
      </w:r>
    </w:p>
    <w:p w14:paraId="77B44415" w14:textId="2A8A9B94" w:rsidR="00501511" w:rsidRDefault="00501511" w:rsidP="00D06977">
      <w:pPr>
        <w:pStyle w:val="ListParagraph"/>
        <w:spacing w:after="0" w:line="360" w:lineRule="auto"/>
        <w:ind w:left="900" w:firstLine="540"/>
        <w:jc w:val="both"/>
        <w:rPr>
          <w:rFonts w:ascii="Times New Roman" w:hAnsi="Times New Roman" w:cs="Times New Roman"/>
          <w:sz w:val="24"/>
          <w:szCs w:val="24"/>
        </w:rPr>
      </w:pPr>
      <w:r w:rsidRPr="00501511">
        <w:rPr>
          <w:rFonts w:ascii="Times New Roman" w:hAnsi="Times New Roman" w:cs="Times New Roman"/>
          <w:sz w:val="24"/>
          <w:szCs w:val="24"/>
        </w:rPr>
        <w:t>Komunikasi diagonal (</w:t>
      </w:r>
      <w:r w:rsidRPr="00501511">
        <w:rPr>
          <w:rFonts w:ascii="Times New Roman" w:hAnsi="Times New Roman" w:cs="Times New Roman"/>
          <w:i/>
          <w:iCs/>
          <w:sz w:val="24"/>
          <w:szCs w:val="24"/>
        </w:rPr>
        <w:t>diagonal communication</w:t>
      </w:r>
      <w:r w:rsidRPr="00501511">
        <w:rPr>
          <w:rFonts w:ascii="Times New Roman" w:hAnsi="Times New Roman" w:cs="Times New Roman"/>
          <w:sz w:val="24"/>
          <w:szCs w:val="24"/>
        </w:rPr>
        <w:t>) adalah komunikasi yang dilakukan antar individu atau kelompok pada bagian berbeda dan tingkatan yang berbeda pula. Komunikasi diagonal banyak terjadi pada organisasi berskala besar di</w:t>
      </w:r>
      <w:r>
        <w:rPr>
          <w:rFonts w:ascii="Times New Roman" w:hAnsi="Times New Roman" w:cs="Times New Roman"/>
          <w:sz w:val="24"/>
          <w:szCs w:val="24"/>
        </w:rPr>
        <w:t xml:space="preserve"> </w:t>
      </w:r>
      <w:r w:rsidRPr="00501511">
        <w:rPr>
          <w:rFonts w:ascii="Times New Roman" w:hAnsi="Times New Roman" w:cs="Times New Roman"/>
          <w:sz w:val="24"/>
          <w:szCs w:val="24"/>
        </w:rPr>
        <w:t>mana ketergantungan antar departemen yang berbeda sangat besar. Kelebihan dari komunikasi ini dapat mempercepat penyebaran informasi. Namun ada kelemahan dari komunikasi ini karena penyebaran informasi tidak sesuai dengan jalur rutin dan struktur organisasi yang sudah ada.</w:t>
      </w:r>
    </w:p>
    <w:p w14:paraId="227F58A1" w14:textId="77777777" w:rsidR="00F871AE" w:rsidRPr="00AE0690" w:rsidRDefault="00F871AE" w:rsidP="00F871AE">
      <w:pPr>
        <w:pStyle w:val="ListParagraph"/>
        <w:spacing w:after="0" w:line="360" w:lineRule="auto"/>
        <w:ind w:firstLine="720"/>
        <w:jc w:val="both"/>
        <w:rPr>
          <w:rFonts w:ascii="Times New Roman" w:hAnsi="Times New Roman" w:cs="Times New Roman"/>
          <w:sz w:val="24"/>
          <w:szCs w:val="24"/>
        </w:rPr>
      </w:pPr>
    </w:p>
    <w:p w14:paraId="560F1D5B" w14:textId="5681C66A" w:rsidR="00747F42" w:rsidRDefault="00747F42" w:rsidP="002F065C">
      <w:pPr>
        <w:pStyle w:val="Heading2"/>
        <w:numPr>
          <w:ilvl w:val="0"/>
          <w:numId w:val="9"/>
        </w:numPr>
        <w:spacing w:before="0" w:line="360" w:lineRule="auto"/>
        <w:ind w:left="540" w:hanging="540"/>
        <w:rPr>
          <w:b/>
          <w:bCs/>
        </w:rPr>
      </w:pPr>
      <w:bookmarkStart w:id="13" w:name="_Toc96290214"/>
      <w:r>
        <w:rPr>
          <w:b/>
          <w:bCs/>
        </w:rPr>
        <w:t>Jaringan Komunikasi Pemimpin</w:t>
      </w:r>
      <w:bookmarkEnd w:id="13"/>
    </w:p>
    <w:p w14:paraId="4393177D" w14:textId="1BA9C26D" w:rsidR="00D06977" w:rsidRPr="00D06977" w:rsidRDefault="00D06977" w:rsidP="00D06977">
      <w:pPr>
        <w:pStyle w:val="NormalWeb"/>
        <w:numPr>
          <w:ilvl w:val="0"/>
          <w:numId w:val="29"/>
        </w:numPr>
        <w:spacing w:before="0" w:beforeAutospacing="0" w:after="0" w:afterAutospacing="0" w:line="360" w:lineRule="auto"/>
        <w:ind w:left="900"/>
        <w:textAlignment w:val="baseline"/>
        <w:rPr>
          <w:color w:val="000000"/>
          <w:lang w:val="id-ID"/>
        </w:rPr>
      </w:pPr>
      <w:r>
        <w:rPr>
          <w:color w:val="000000"/>
        </w:rPr>
        <w:t>Rant</w:t>
      </w:r>
      <w:r w:rsidRPr="00D06977">
        <w:rPr>
          <w:color w:val="000000"/>
          <w:lang w:val="id-ID"/>
        </w:rPr>
        <w:t>ai</w:t>
      </w:r>
    </w:p>
    <w:p w14:paraId="7CF8E408" w14:textId="14B1FC32" w:rsidR="00D06977" w:rsidRDefault="00D06977" w:rsidP="00D06977">
      <w:pPr>
        <w:pStyle w:val="NormalWeb"/>
        <w:spacing w:before="0" w:beforeAutospacing="0" w:after="0" w:afterAutospacing="0" w:line="360" w:lineRule="auto"/>
        <w:ind w:left="900" w:firstLine="540"/>
        <w:jc w:val="both"/>
        <w:rPr>
          <w:color w:val="000000"/>
          <w:lang w:val="id-ID"/>
        </w:rPr>
      </w:pPr>
      <w:r w:rsidRPr="00D06977">
        <w:rPr>
          <w:color w:val="000000"/>
          <w:lang w:val="id-ID"/>
        </w:rPr>
        <w:t>Jaringan komunikasi rantai, satu anggota hanya dapat berkomunikasi dengan satu anggota lain lalu anggota lain tersebut dapat menyampaikan pesan tersebut pada anggota lainnya lagi begitu seterusnya. Sebagai contoh, si A dapat berkomunikasi dengan B. B dengan C, C dengan D. dan begitu seterusnya. Bentuk komunikasi ini bisa dilakukan oleh agen terselubung untuk menyampaikan pesan melalui satu orang pada orang selanjutnya dan orang selanjutnya itu menyampaikan pesan pada agen lainnya lagi.</w:t>
      </w:r>
    </w:p>
    <w:p w14:paraId="0B24B3D4" w14:textId="77777777" w:rsidR="00D06977" w:rsidRPr="00D06977" w:rsidRDefault="00D06977" w:rsidP="00D06977">
      <w:pPr>
        <w:pStyle w:val="NormalWeb"/>
        <w:spacing w:before="0" w:beforeAutospacing="0" w:after="0" w:afterAutospacing="0" w:line="360" w:lineRule="auto"/>
        <w:ind w:left="900" w:firstLine="540"/>
        <w:jc w:val="both"/>
        <w:rPr>
          <w:lang w:val="id-ID"/>
        </w:rPr>
      </w:pPr>
    </w:p>
    <w:p w14:paraId="73510E00" w14:textId="0C727D93" w:rsidR="00D06977" w:rsidRPr="00D06977" w:rsidRDefault="00D06977" w:rsidP="00D06977">
      <w:pPr>
        <w:pStyle w:val="NormalWeb"/>
        <w:numPr>
          <w:ilvl w:val="0"/>
          <w:numId w:val="29"/>
        </w:numPr>
        <w:spacing w:before="0" w:beforeAutospacing="0" w:after="0" w:afterAutospacing="0" w:line="360" w:lineRule="auto"/>
        <w:ind w:left="900"/>
        <w:textAlignment w:val="baseline"/>
        <w:rPr>
          <w:color w:val="000000"/>
          <w:lang w:val="id-ID"/>
        </w:rPr>
      </w:pPr>
      <w:r w:rsidRPr="00D06977">
        <w:rPr>
          <w:color w:val="000000"/>
          <w:lang w:val="id-ID"/>
        </w:rPr>
        <w:t>Roda</w:t>
      </w:r>
    </w:p>
    <w:p w14:paraId="07930306" w14:textId="0955ECFC" w:rsidR="00D06977" w:rsidRDefault="00D06977" w:rsidP="00D06977">
      <w:pPr>
        <w:pStyle w:val="NormalWeb"/>
        <w:spacing w:before="0" w:beforeAutospacing="0" w:after="0" w:afterAutospacing="0" w:line="360" w:lineRule="auto"/>
        <w:ind w:left="900" w:firstLine="540"/>
        <w:jc w:val="both"/>
        <w:rPr>
          <w:color w:val="000000"/>
          <w:lang w:val="id-ID"/>
        </w:rPr>
      </w:pPr>
      <w:r>
        <w:rPr>
          <w:color w:val="000000"/>
          <w:lang w:val="id-ID"/>
        </w:rPr>
        <w:t>A</w:t>
      </w:r>
      <w:r w:rsidRPr="00D06977">
        <w:rPr>
          <w:color w:val="000000"/>
          <w:lang w:val="id-ID"/>
        </w:rPr>
        <w:t xml:space="preserve">da seorang pemimpin yang menjadi fokus perhatian. Ia dapat berhubungan dengan seluruh anggota kelompok, tetapi setiap anggota kelompok hanya dapat berhubungan dengan pemimpinnya. Jadi, pemimpin sebagai komunikator dan anggota kelompok sebagai komunikan yang dapat melakukan </w:t>
      </w:r>
      <w:r w:rsidRPr="00D06977">
        <w:rPr>
          <w:i/>
          <w:iCs/>
          <w:color w:val="000000"/>
          <w:lang w:val="id-ID"/>
        </w:rPr>
        <w:t>feedback</w:t>
      </w:r>
      <w:r w:rsidRPr="00D06977">
        <w:rPr>
          <w:color w:val="000000"/>
          <w:lang w:val="id-ID"/>
        </w:rPr>
        <w:t xml:space="preserve"> pada pemimpinnya namun tidak dapat berinteraksi dengan sesama anggota kelompoknya karena yang menjadi fokus hanya pemimpin tersebut. Contohnya, pada kuis tanya jawab di kelas, guru sebagai pemimpin dan fokus perhatian dapat berhubungan dengan seluruh anggota kelas sedangkan murid di kelas tidak dapat berkomunikasi dengan sesama murid, mereka hanya dapat berkomunikasi dengan gurunya</w:t>
      </w:r>
      <w:r w:rsidR="00F90CC4">
        <w:rPr>
          <w:color w:val="000000"/>
          <w:lang w:val="id-ID"/>
        </w:rPr>
        <w:t>.</w:t>
      </w:r>
    </w:p>
    <w:p w14:paraId="407122D7" w14:textId="77777777" w:rsidR="00F90CC4" w:rsidRPr="00D06977" w:rsidRDefault="00F90CC4" w:rsidP="00D06977">
      <w:pPr>
        <w:pStyle w:val="NormalWeb"/>
        <w:spacing w:before="0" w:beforeAutospacing="0" w:after="0" w:afterAutospacing="0" w:line="360" w:lineRule="auto"/>
        <w:ind w:left="900" w:firstLine="540"/>
        <w:jc w:val="both"/>
        <w:rPr>
          <w:lang w:val="id-ID"/>
        </w:rPr>
      </w:pPr>
    </w:p>
    <w:p w14:paraId="2DE7BBBF" w14:textId="50F90C95" w:rsidR="00D06977" w:rsidRPr="00D06977" w:rsidRDefault="00D06977" w:rsidP="00F90CC4">
      <w:pPr>
        <w:pStyle w:val="NormalWeb"/>
        <w:numPr>
          <w:ilvl w:val="0"/>
          <w:numId w:val="29"/>
        </w:numPr>
        <w:spacing w:before="0" w:beforeAutospacing="0" w:after="0" w:afterAutospacing="0" w:line="360" w:lineRule="auto"/>
        <w:ind w:left="900"/>
        <w:textAlignment w:val="baseline"/>
        <w:rPr>
          <w:color w:val="000000"/>
          <w:lang w:val="id-ID"/>
        </w:rPr>
      </w:pPr>
      <w:r w:rsidRPr="00D06977">
        <w:rPr>
          <w:color w:val="000000"/>
          <w:lang w:val="id-ID"/>
        </w:rPr>
        <w:lastRenderedPageBreak/>
        <w:t>Semua Saluran</w:t>
      </w:r>
    </w:p>
    <w:p w14:paraId="2E1A5B90" w14:textId="77777777" w:rsidR="00D06977" w:rsidRPr="00D06977" w:rsidRDefault="00D06977" w:rsidP="00F90CC4">
      <w:pPr>
        <w:pStyle w:val="NormalWeb"/>
        <w:spacing w:before="0" w:beforeAutospacing="0" w:after="0" w:afterAutospacing="0" w:line="360" w:lineRule="auto"/>
        <w:ind w:left="900" w:firstLine="540"/>
        <w:jc w:val="both"/>
        <w:rPr>
          <w:lang w:val="id-ID"/>
        </w:rPr>
      </w:pPr>
      <w:r w:rsidRPr="00D06977">
        <w:rPr>
          <w:color w:val="000000"/>
          <w:lang w:val="id-ID"/>
        </w:rPr>
        <w:t>Jaringan ini disebut juga jaringan bintang sehingga setiap anggota dapat berkomunikasi dan melakukan timbal balik dengan semua anggota kelompok yang lain. Misalnya dalam rapat organisasi, setia anggota dapat menyampaikan pendapat dan bertukar pikiran.</w:t>
      </w:r>
    </w:p>
    <w:p w14:paraId="4BA5B79C" w14:textId="77777777" w:rsidR="00D06977" w:rsidRPr="00D06977" w:rsidRDefault="00D06977" w:rsidP="00D06977">
      <w:pPr>
        <w:spacing w:after="0" w:line="360" w:lineRule="auto"/>
        <w:ind w:left="540"/>
        <w:rPr>
          <w:rFonts w:ascii="Times New Roman" w:hAnsi="Times New Roman" w:cs="Times New Roman"/>
          <w:sz w:val="24"/>
          <w:szCs w:val="24"/>
        </w:rPr>
      </w:pPr>
    </w:p>
    <w:p w14:paraId="5CA47FF9" w14:textId="72167175" w:rsidR="00747F42" w:rsidRDefault="00747F42" w:rsidP="00F90CC4">
      <w:pPr>
        <w:pStyle w:val="Heading2"/>
        <w:numPr>
          <w:ilvl w:val="1"/>
          <w:numId w:val="30"/>
        </w:numPr>
        <w:spacing w:before="0" w:line="360" w:lineRule="auto"/>
        <w:ind w:left="540" w:hanging="540"/>
        <w:rPr>
          <w:b/>
          <w:bCs/>
        </w:rPr>
      </w:pPr>
      <w:bookmarkStart w:id="14" w:name="_Toc96290215"/>
      <w:r>
        <w:rPr>
          <w:b/>
          <w:bCs/>
        </w:rPr>
        <w:t>Bentuk Komunikasi Pemimpin</w:t>
      </w:r>
      <w:bookmarkEnd w:id="14"/>
    </w:p>
    <w:p w14:paraId="70D1BDCD" w14:textId="5FB353E5" w:rsidR="00F1139D" w:rsidRDefault="00F1139D" w:rsidP="00F1139D">
      <w:pPr>
        <w:spacing w:after="0" w:line="360" w:lineRule="auto"/>
        <w:ind w:left="540" w:firstLine="540"/>
        <w:jc w:val="both"/>
        <w:rPr>
          <w:rFonts w:ascii="Times New Roman" w:hAnsi="Times New Roman" w:cs="Times New Roman"/>
          <w:sz w:val="24"/>
          <w:szCs w:val="24"/>
        </w:rPr>
      </w:pPr>
      <w:r>
        <w:rPr>
          <w:rFonts w:ascii="Times New Roman" w:hAnsi="Times New Roman" w:cs="Times New Roman"/>
          <w:sz w:val="24"/>
          <w:szCs w:val="24"/>
        </w:rPr>
        <w:t>Dalam sebuah organisasi, akan sulit mencapai tujuan atau keberhasilan apabila tidak terjalinnya hubungan yang baik antara pemimpin dengan anggotanya</w:t>
      </w:r>
      <w:r w:rsidR="007E0E42">
        <w:rPr>
          <w:rFonts w:ascii="Times New Roman" w:hAnsi="Times New Roman" w:cs="Times New Roman"/>
          <w:sz w:val="24"/>
          <w:szCs w:val="24"/>
        </w:rPr>
        <w:t xml:space="preserve"> </w:t>
      </w:r>
      <w:r w:rsidR="007E0E42">
        <w:rPr>
          <w:rFonts w:ascii="Times New Roman" w:hAnsi="Times New Roman" w:cs="Times New Roman"/>
          <w:sz w:val="24"/>
          <w:szCs w:val="24"/>
        </w:rPr>
        <w:fldChar w:fldCharType="begin" w:fldLock="1"/>
      </w:r>
      <w:r w:rsidR="00A635AB">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1","issued":{"date-parts":[["2017"]]},"page":"5-24","title":"POLA KOMUNIKASI PEMIMPIN ORGANISASI DALAM MENINGKATKAN MOTIVASI KERJA ANGGOTA DI LPM (LEMBAGA PERS MAHASISWA) INOVASI UNSRAT","type":"article-journal","volume":"VI"},"uris":["http://www.mendeley.com/documents/?uuid=cd985865-b076-4145-883e-21d93413bebd"]}],"mendeley":{"formattedCitation":"(Izzaty et al., 2017)","plainTextFormattedCitation":"(Izzaty et al., 2017)","previouslyFormattedCitation":"(Izzaty et al., 2017)"},"properties":{"noteIndex":0},"schema":"https://github.com/citation-style-language/schema/raw/master/csl-citation.json"}</w:instrText>
      </w:r>
      <w:r w:rsidR="007E0E42">
        <w:rPr>
          <w:rFonts w:ascii="Times New Roman" w:hAnsi="Times New Roman" w:cs="Times New Roman"/>
          <w:sz w:val="24"/>
          <w:szCs w:val="24"/>
        </w:rPr>
        <w:fldChar w:fldCharType="separate"/>
      </w:r>
      <w:r w:rsidR="007E0E42" w:rsidRPr="007E0E42">
        <w:rPr>
          <w:rFonts w:ascii="Times New Roman" w:hAnsi="Times New Roman" w:cs="Times New Roman"/>
          <w:noProof/>
          <w:sz w:val="24"/>
          <w:szCs w:val="24"/>
        </w:rPr>
        <w:t>(Izzaty et al., 2017)</w:t>
      </w:r>
      <w:r w:rsidR="007E0E42">
        <w:rPr>
          <w:rFonts w:ascii="Times New Roman" w:hAnsi="Times New Roman" w:cs="Times New Roman"/>
          <w:sz w:val="24"/>
          <w:szCs w:val="24"/>
        </w:rPr>
        <w:fldChar w:fldCharType="end"/>
      </w:r>
      <w:r>
        <w:rPr>
          <w:rFonts w:ascii="Times New Roman" w:hAnsi="Times New Roman" w:cs="Times New Roman"/>
          <w:sz w:val="24"/>
          <w:szCs w:val="24"/>
        </w:rPr>
        <w:t>. Menjalin hubungan baik antara pemimpin dengan anggota dapat dilakukan dengan komunikasi yang baik. Memiliki komunikasi yang baik merupakan faktor penting yang berpengaruh besar terhadap keberhasilan suatu organisasi.</w:t>
      </w:r>
    </w:p>
    <w:p w14:paraId="7DADB127" w14:textId="5059E273" w:rsidR="00A635AB" w:rsidRDefault="00A635AB" w:rsidP="00F1139D">
      <w:pPr>
        <w:spacing w:after="0" w:line="360" w:lineRule="auto"/>
        <w:ind w:left="540" w:firstLine="540"/>
        <w:jc w:val="both"/>
        <w:rPr>
          <w:rFonts w:ascii="Times New Roman" w:hAnsi="Times New Roman" w:cs="Times New Roman"/>
          <w:sz w:val="24"/>
          <w:szCs w:val="24"/>
        </w:rPr>
      </w:pPr>
      <w:r>
        <w:rPr>
          <w:rFonts w:ascii="Times New Roman" w:hAnsi="Times New Roman" w:cs="Times New Roman"/>
          <w:sz w:val="24"/>
          <w:szCs w:val="24"/>
        </w:rPr>
        <w:t xml:space="preserve">Untuk menciptakan komunikasi yang baik tentunya memiliki caranya tersendiri. Hal ini disebabkan oleh cara komunikasi kepada seseorang tentu akan berbeda perilakunya kepada seseorang yang lain. Maka dari itu, komunikasi sendiri memiliki beberapa bentuk yang berbeda-beda. Bentuk komunikasi sendiri ialah sebagai berikut </w:t>
      </w:r>
      <w:r>
        <w:rPr>
          <w:rFonts w:ascii="Times New Roman" w:hAnsi="Times New Roman" w:cs="Times New Roman"/>
          <w:sz w:val="24"/>
          <w:szCs w:val="24"/>
        </w:rPr>
        <w:fldChar w:fldCharType="begin" w:fldLock="1"/>
      </w:r>
      <w:r w:rsidR="00B723AD">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1","issued":{"date-parts":[["2017"]]},"page":"5-24","title":"POLA KOMUNIKASI PEMIMPIN ORGANISASI DALAM MENINGKATKAN MOTIVASI KERJA ANGGOTA DI LPM (LEMBAGA PERS MAHASISWA) INOVASI UNSRAT","type":"article-journal","volume":"VI"},"uris":["http://www.mendeley.com/documents/?uuid=cd985865-b076-4145-883e-21d93413bebd"]}],"mendeley":{"formattedCitation":"(Izzaty et al., 2017)","plainTextFormattedCitation":"(Izzaty et al., 2017)","previouslyFormattedCitation":"(Izzaty et al., 2017)"},"properties":{"noteIndex":0},"schema":"https://github.com/citation-style-language/schema/raw/master/csl-citation.json"}</w:instrText>
      </w:r>
      <w:r>
        <w:rPr>
          <w:rFonts w:ascii="Times New Roman" w:hAnsi="Times New Roman" w:cs="Times New Roman"/>
          <w:sz w:val="24"/>
          <w:szCs w:val="24"/>
        </w:rPr>
        <w:fldChar w:fldCharType="separate"/>
      </w:r>
      <w:r w:rsidRPr="00A635AB">
        <w:rPr>
          <w:rFonts w:ascii="Times New Roman" w:hAnsi="Times New Roman" w:cs="Times New Roman"/>
          <w:noProof/>
          <w:sz w:val="24"/>
          <w:szCs w:val="24"/>
        </w:rPr>
        <w:t>(Izzaty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423F285" w14:textId="0205B9A1" w:rsidR="00A635AB" w:rsidRDefault="00A635AB" w:rsidP="00A635AB">
      <w:pPr>
        <w:pStyle w:val="ListParagraph"/>
        <w:numPr>
          <w:ilvl w:val="0"/>
          <w:numId w:val="14"/>
        </w:numPr>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Komunikasi antar personal</w:t>
      </w:r>
    </w:p>
    <w:p w14:paraId="30AF05BE" w14:textId="6A52332E" w:rsidR="00A635AB" w:rsidRDefault="00A635AB" w:rsidP="00F871AE">
      <w:pPr>
        <w:pStyle w:val="ListParagraph"/>
        <w:spacing w:after="0"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omunikasi antar personal dapat disebut juga sebagai komunikasi interpersonal, yaitu komunikasi yang terjadi secara langsung antara komunikator dengan komunikan baik dengan bertatapan muka ataupun tidak. Komunikasi seperti ini dapat efektif apabila diinginkan terjadinya </w:t>
      </w:r>
      <w:r w:rsidRPr="00A635AB">
        <w:rPr>
          <w:rFonts w:ascii="Times New Roman" w:hAnsi="Times New Roman" w:cs="Times New Roman"/>
          <w:i/>
          <w:iCs/>
          <w:sz w:val="24"/>
          <w:szCs w:val="24"/>
        </w:rPr>
        <w:t>feedback</w:t>
      </w:r>
      <w:r>
        <w:rPr>
          <w:rFonts w:ascii="Times New Roman" w:hAnsi="Times New Roman" w:cs="Times New Roman"/>
          <w:sz w:val="24"/>
          <w:szCs w:val="24"/>
        </w:rPr>
        <w:t xml:space="preserve"> secara langsung di antara keduanya.</w:t>
      </w:r>
    </w:p>
    <w:p w14:paraId="6E824ADE" w14:textId="77777777" w:rsidR="00F871AE" w:rsidRDefault="00F871AE" w:rsidP="00F871AE">
      <w:pPr>
        <w:pStyle w:val="ListParagraph"/>
        <w:spacing w:after="0" w:line="360" w:lineRule="auto"/>
        <w:ind w:left="900" w:firstLine="540"/>
        <w:jc w:val="both"/>
        <w:rPr>
          <w:rFonts w:ascii="Times New Roman" w:hAnsi="Times New Roman" w:cs="Times New Roman"/>
          <w:sz w:val="24"/>
          <w:szCs w:val="24"/>
        </w:rPr>
      </w:pPr>
    </w:p>
    <w:p w14:paraId="11965420" w14:textId="10F26C12" w:rsidR="00A635AB" w:rsidRDefault="00A635AB" w:rsidP="00A635AB">
      <w:pPr>
        <w:pStyle w:val="ListParagraph"/>
        <w:numPr>
          <w:ilvl w:val="0"/>
          <w:numId w:val="14"/>
        </w:numPr>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Komunikasi kelompok</w:t>
      </w:r>
    </w:p>
    <w:p w14:paraId="3F28B319" w14:textId="4CC83894" w:rsidR="003B7DF6" w:rsidRDefault="003B7DF6" w:rsidP="00F871AE">
      <w:pPr>
        <w:pStyle w:val="ListParagraph"/>
        <w:spacing w:after="0"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Komunikasi kelompok merupakan komunikasi yang terjadi antara seseorang dengan sebuah kelompok. Komunikasi kelompok dapat dibedakan menjadi beberapa bagian lagi, yaitu sebagai berikut :</w:t>
      </w:r>
    </w:p>
    <w:p w14:paraId="382F7689" w14:textId="3DC5E1B4" w:rsidR="003B7DF6" w:rsidRPr="003B7DF6" w:rsidRDefault="003B7DF6" w:rsidP="003B7DF6">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Small group</w:t>
      </w:r>
    </w:p>
    <w:p w14:paraId="6B709E04" w14:textId="57BA7624" w:rsidR="003B7DF6" w:rsidRPr="003B7DF6" w:rsidRDefault="003B7DF6" w:rsidP="003B7DF6">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Komunikasi kelompok hanya melibatkan sekelompok kecil orang saja. Komunikasi ini terjadi dalam suatu pertemuan yang bersifat berhadapan.</w:t>
      </w:r>
    </w:p>
    <w:p w14:paraId="4FB3FFB3" w14:textId="27532802" w:rsidR="003B7DF6" w:rsidRPr="003B7DF6" w:rsidRDefault="003B7DF6" w:rsidP="003B7DF6">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Medium group</w:t>
      </w:r>
    </w:p>
    <w:p w14:paraId="3C32A1E7" w14:textId="740690F2" w:rsidR="003B7DF6" w:rsidRPr="003B7DF6" w:rsidRDefault="003B7DF6" w:rsidP="003B7DF6">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Komunikasi dengan kelompok sedang, komunikasi ini melibatkan lebih banyak orang dibanding dengan </w:t>
      </w:r>
      <w:r>
        <w:rPr>
          <w:rFonts w:ascii="Times New Roman" w:hAnsi="Times New Roman" w:cs="Times New Roman"/>
          <w:i/>
          <w:iCs/>
          <w:sz w:val="24"/>
          <w:szCs w:val="24"/>
        </w:rPr>
        <w:t xml:space="preserve">small group, </w:t>
      </w:r>
      <w:r>
        <w:rPr>
          <w:rFonts w:ascii="Times New Roman" w:hAnsi="Times New Roman" w:cs="Times New Roman"/>
          <w:sz w:val="24"/>
          <w:szCs w:val="24"/>
        </w:rPr>
        <w:t xml:space="preserve">tetapi masih mudah diorganisir dengan baik </w:t>
      </w:r>
      <w:r>
        <w:rPr>
          <w:rFonts w:ascii="Times New Roman" w:hAnsi="Times New Roman" w:cs="Times New Roman"/>
          <w:sz w:val="24"/>
          <w:szCs w:val="24"/>
        </w:rPr>
        <w:lastRenderedPageBreak/>
        <w:t>dan juga terarah. Komunikasi ini terjadi misalnya antara suatu divisi dengan divisi yang lain dalam sebuah organisasi atau instansi.</w:t>
      </w:r>
    </w:p>
    <w:p w14:paraId="354B129B" w14:textId="3AF38668" w:rsidR="003B7DF6" w:rsidRPr="003B7DF6" w:rsidRDefault="003B7DF6" w:rsidP="003B7DF6">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Large group</w:t>
      </w:r>
    </w:p>
    <w:p w14:paraId="2B780C3D" w14:textId="6F587450" w:rsidR="003B7DF6" w:rsidRDefault="003B7DF6" w:rsidP="003B7DF6">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Komunikasi dengan kelompok berjumlah besar merupakan komunikasi yang terjadi antara kelompok dengan kelompok, individu dengan kelompok, ataupun sebaliknya. Komunikasi seperti ini bisa lebih sulit karena tanggapan yang diberikan mungkin dapat bersifat lebih emosional.</w:t>
      </w:r>
    </w:p>
    <w:p w14:paraId="2F73034B" w14:textId="77777777" w:rsidR="00F871AE" w:rsidRDefault="00F871AE" w:rsidP="003B7DF6">
      <w:pPr>
        <w:pStyle w:val="ListParagraph"/>
        <w:spacing w:after="0" w:line="360" w:lineRule="auto"/>
        <w:ind w:left="1260"/>
        <w:jc w:val="both"/>
        <w:rPr>
          <w:rFonts w:ascii="Times New Roman" w:hAnsi="Times New Roman" w:cs="Times New Roman"/>
          <w:sz w:val="24"/>
          <w:szCs w:val="24"/>
        </w:rPr>
      </w:pPr>
    </w:p>
    <w:p w14:paraId="348B0BFC" w14:textId="48262E8E" w:rsidR="00147860" w:rsidRPr="00147860" w:rsidRDefault="00A635AB" w:rsidP="00147860">
      <w:pPr>
        <w:pStyle w:val="ListParagraph"/>
        <w:numPr>
          <w:ilvl w:val="0"/>
          <w:numId w:val="14"/>
        </w:numPr>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Komunikasi massa</w:t>
      </w:r>
    </w:p>
    <w:p w14:paraId="4B29CFC7" w14:textId="59F8B979" w:rsidR="003B7DF6" w:rsidRPr="00A635AB" w:rsidRDefault="00147860" w:rsidP="00F871AE">
      <w:pPr>
        <w:pStyle w:val="ListParagraph"/>
        <w:spacing w:after="0"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Komunikasi massa melibatkan lebih banyak orang lagi bahkan hingga jumlah yang tak terbatas. Hal ini dapat tercapai karena dalam komunikasi massa menggunakan media televisi, radio, surat kabar, dan sebagainya sebagai sarana komunikasinya.</w:t>
      </w:r>
    </w:p>
    <w:p w14:paraId="29E45B21" w14:textId="77777777" w:rsidR="007E0E42" w:rsidRPr="00F1139D" w:rsidRDefault="007E0E42" w:rsidP="00F1139D">
      <w:pPr>
        <w:spacing w:after="0" w:line="360" w:lineRule="auto"/>
        <w:ind w:left="540" w:firstLine="540"/>
        <w:jc w:val="both"/>
        <w:rPr>
          <w:rFonts w:ascii="Times New Roman" w:hAnsi="Times New Roman" w:cs="Times New Roman"/>
          <w:sz w:val="24"/>
          <w:szCs w:val="24"/>
        </w:rPr>
      </w:pPr>
    </w:p>
    <w:p w14:paraId="281626CD" w14:textId="42863040" w:rsidR="00747F42" w:rsidRDefault="00747F42" w:rsidP="00F90CC4">
      <w:pPr>
        <w:pStyle w:val="Heading2"/>
        <w:numPr>
          <w:ilvl w:val="1"/>
          <w:numId w:val="30"/>
        </w:numPr>
        <w:spacing w:before="0" w:line="360" w:lineRule="auto"/>
        <w:ind w:left="540" w:hanging="540"/>
        <w:rPr>
          <w:b/>
          <w:bCs/>
        </w:rPr>
      </w:pPr>
      <w:bookmarkStart w:id="15" w:name="_Toc96290216"/>
      <w:r>
        <w:rPr>
          <w:b/>
          <w:bCs/>
        </w:rPr>
        <w:t>Hambatan Komunikasi</w:t>
      </w:r>
      <w:bookmarkEnd w:id="15"/>
    </w:p>
    <w:p w14:paraId="0E0FFD77" w14:textId="77481F4F" w:rsidR="00796000" w:rsidRDefault="00796000" w:rsidP="00796000">
      <w:pPr>
        <w:spacing w:after="0" w:line="360" w:lineRule="auto"/>
        <w:ind w:left="540" w:firstLine="540"/>
        <w:jc w:val="both"/>
        <w:rPr>
          <w:rFonts w:ascii="Times New Roman" w:hAnsi="Times New Roman" w:cs="Times New Roman"/>
          <w:sz w:val="24"/>
          <w:szCs w:val="24"/>
        </w:rPr>
      </w:pPr>
      <w:r>
        <w:rPr>
          <w:rFonts w:ascii="Times New Roman" w:hAnsi="Times New Roman" w:cs="Times New Roman"/>
          <w:sz w:val="24"/>
          <w:szCs w:val="24"/>
        </w:rPr>
        <w:t>Hambatan komunikasi ialah segala sesuatu yang mengakibatkan tidak lancarnya suatu komunikasi berjalan. Hal yang mengakibatkan tidak lancarnya komunikasi dapat disebut sebagai gangguan (</w:t>
      </w:r>
      <w:r>
        <w:rPr>
          <w:rFonts w:ascii="Times New Roman" w:hAnsi="Times New Roman" w:cs="Times New Roman"/>
          <w:i/>
          <w:iCs/>
          <w:sz w:val="24"/>
          <w:szCs w:val="24"/>
        </w:rPr>
        <w:t>noise</w:t>
      </w:r>
      <w:r>
        <w:rPr>
          <w:rFonts w:ascii="Times New Roman" w:hAnsi="Times New Roman" w:cs="Times New Roman"/>
          <w:sz w:val="24"/>
          <w:szCs w:val="24"/>
        </w:rPr>
        <w:t xml:space="preserve">). Kata </w:t>
      </w:r>
      <w:r>
        <w:rPr>
          <w:rFonts w:ascii="Times New Roman" w:hAnsi="Times New Roman" w:cs="Times New Roman"/>
          <w:i/>
          <w:iCs/>
          <w:sz w:val="24"/>
          <w:szCs w:val="24"/>
        </w:rPr>
        <w:t xml:space="preserve">noise </w:t>
      </w:r>
      <w:r>
        <w:rPr>
          <w:rFonts w:ascii="Times New Roman" w:hAnsi="Times New Roman" w:cs="Times New Roman"/>
          <w:sz w:val="24"/>
          <w:szCs w:val="24"/>
        </w:rPr>
        <w:t xml:space="preserve">merupakan istial yang berasal dari ilmu kelistrikan, yaitu hal yang menyebabkan ketepatan peraturan menjadi berkurang atau tidak lancar. </w:t>
      </w:r>
      <w:r>
        <w:rPr>
          <w:rFonts w:ascii="Times New Roman" w:hAnsi="Times New Roman" w:cs="Times New Roman"/>
          <w:i/>
          <w:iCs/>
          <w:sz w:val="24"/>
          <w:szCs w:val="24"/>
        </w:rPr>
        <w:t xml:space="preserve">Noise </w:t>
      </w:r>
      <w:r>
        <w:rPr>
          <w:rFonts w:ascii="Times New Roman" w:hAnsi="Times New Roman" w:cs="Times New Roman"/>
          <w:sz w:val="24"/>
          <w:szCs w:val="24"/>
        </w:rPr>
        <w:t>dalam komunikasi dapat terjadi apabila (1) Tulisan yang sulit dibaca dalam suatu surat kabar, misalnya pencetakan huruf yang saling tumpang tindih. (2) Kata-kata yang diucapkan oleh seorang penyiar yang tidak tepat sehingga mengganggu komunikasi dengan pendengarnya. (3) Kata atau kalimat yang disampaikan oleh komunikator bukan sesuatu yang dipahami oleh komunikan secara luas. Dan (4) gangguan yang disebabkan oleh media yang digunakan</w:t>
      </w:r>
      <w:r w:rsidR="00B723AD">
        <w:rPr>
          <w:rFonts w:ascii="Times New Roman" w:hAnsi="Times New Roman" w:cs="Times New Roman"/>
          <w:sz w:val="24"/>
          <w:szCs w:val="24"/>
        </w:rPr>
        <w:t xml:space="preserve"> </w:t>
      </w:r>
      <w:r w:rsidR="00B723AD">
        <w:rPr>
          <w:rFonts w:ascii="Times New Roman" w:hAnsi="Times New Roman" w:cs="Times New Roman"/>
          <w:sz w:val="24"/>
          <w:szCs w:val="24"/>
        </w:rPr>
        <w:fldChar w:fldCharType="begin" w:fldLock="1"/>
      </w:r>
      <w:r w:rsidR="000004D4">
        <w:rPr>
          <w:rFonts w:ascii="Times New Roman" w:hAnsi="Times New Roman" w:cs="Times New Roman"/>
          <w:sz w:val="24"/>
          <w:szCs w:val="24"/>
        </w:rPr>
        <w:instrText>ADDIN CSL_CITATION {"citationItems":[{"id":"ITEM-1","itemData":{"abstract":"Artikel ini membahas tentang apa saja yang menjadi faktor hambatan komunikasi\r\ndalam sosialisasi program Keluarga Berencana (KB) pada masyarakat Kebon\r\nAgung – Samarinda. Dimana komunikasi merupakan prasyarat terjadinya\r\ninteraksi, yang salah satu tujuannya adalah merubah sikap khalayak. Satu cara\r\nuntuk menanamkan pengertian dan mengubah sikap adalah dengan sosialisasi.\r\nDalam perjalanannya, sosialisasi ini tidak selalu berjalan lancar, ada beberapa\r\nhambatan atau kesulitan-kesulitan yang ditemui selama sosialisasi tersebut\r\nberjalan. Dalam proses sosialisasi pada umumnya akan di sampaikan sejumlah\r\npesan-pesan kepada komunikan, dengan harapan komunikan tersebut menjadi\r\npaham dengan pesan tersebut dengan tujuan untuk mempengaruhi bahkan\r\nmengubah sikap. Salah satu contohnya yaitu dalam hal sosialisasi program\r\nKeluarga Berencana (KB).. Penelitian ini dilakukan untuk mengetahui faktor\r\nhambatan komunikasi yang ada dalam sosialiasi program Keluarga Berencana\r\n(KB) pada masyarakat Kebon Agung – Samarinda. Artikel ini disusun secara\r\ndeskriptif kualitatif dengan melakukan pengumpulan data berupa wawancara key\r\ninforman dan informan, observasi dan riset kepustakaan yang di analisa dengan\r\nmodel interaktif Mathew B. Miles dan A.Michael Huberman. Hasil penelitian ini\r\nmenunjukkan bahwa hambatan komunikasi tediri dari hambatan psikologis yaitu\r\nrasa kecewa dan perasaan takut yang menyebabkan ketidakpercayaan, hambatan\r\nekologis atau fisik yaitu tempat yang kurang memadai serta efek dari suara\r\nhujan, dan hambatan antropologis atau semantik yang berupa perbedaan bahasa\r\nantara komunikator dan khalayak yang berakibat pada dan ketidakpahaman\r\nkhalayak terhadap pesan-pesan yang disampaikan. ","author":[{"dropping-particle":"","family":"Nurdianti","given":"Siti Rahma","non-dropping-particle":"","parse-names":false,"suffix":""}],"container-title":"Ilmu Komunikasi","id":"ITEM-1","issue":"2","issued":{"date-parts":[["2014"]]},"page":"145-159","title":"Analisis faktor-faktor hambatan komunikasi dalam sosialisasi program keluarga berencana pada masyarakat kebon agung-Samarinda","type":"article-journal","volume":"2"},"uris":["http://www.mendeley.com/documents/?uuid=c3ef0540-b730-44c7-897c-8bc78fe9a90d"]}],"mendeley":{"formattedCitation":"(Nurdianti, 2014)","plainTextFormattedCitation":"(Nurdianti, 2014)","previouslyFormattedCitation":"(Nurdianti, 2014)"},"properties":{"noteIndex":0},"schema":"https://github.com/citation-style-language/schema/raw/master/csl-citation.json"}</w:instrText>
      </w:r>
      <w:r w:rsidR="00B723AD">
        <w:rPr>
          <w:rFonts w:ascii="Times New Roman" w:hAnsi="Times New Roman" w:cs="Times New Roman"/>
          <w:sz w:val="24"/>
          <w:szCs w:val="24"/>
        </w:rPr>
        <w:fldChar w:fldCharType="separate"/>
      </w:r>
      <w:r w:rsidR="00B723AD" w:rsidRPr="00B723AD">
        <w:rPr>
          <w:rFonts w:ascii="Times New Roman" w:hAnsi="Times New Roman" w:cs="Times New Roman"/>
          <w:noProof/>
          <w:sz w:val="24"/>
          <w:szCs w:val="24"/>
        </w:rPr>
        <w:t>(Nurdianti, 2014)</w:t>
      </w:r>
      <w:r w:rsidR="00B723AD">
        <w:rPr>
          <w:rFonts w:ascii="Times New Roman" w:hAnsi="Times New Roman" w:cs="Times New Roman"/>
          <w:sz w:val="24"/>
          <w:szCs w:val="24"/>
        </w:rPr>
        <w:fldChar w:fldCharType="end"/>
      </w:r>
      <w:r>
        <w:rPr>
          <w:rFonts w:ascii="Times New Roman" w:hAnsi="Times New Roman" w:cs="Times New Roman"/>
          <w:sz w:val="24"/>
          <w:szCs w:val="24"/>
        </w:rPr>
        <w:t>.</w:t>
      </w:r>
    </w:p>
    <w:p w14:paraId="24E603E0" w14:textId="55A8F31E" w:rsidR="000004D4" w:rsidRDefault="000004D4" w:rsidP="00796000">
      <w:pPr>
        <w:spacing w:after="0" w:line="360" w:lineRule="auto"/>
        <w:ind w:left="540" w:firstLine="540"/>
        <w:jc w:val="both"/>
        <w:rPr>
          <w:rFonts w:ascii="Times New Roman" w:hAnsi="Times New Roman" w:cs="Times New Roman"/>
          <w:sz w:val="24"/>
          <w:szCs w:val="24"/>
        </w:rPr>
      </w:pPr>
      <w:r>
        <w:rPr>
          <w:rFonts w:ascii="Times New Roman" w:hAnsi="Times New Roman" w:cs="Times New Roman"/>
          <w:sz w:val="24"/>
          <w:szCs w:val="24"/>
        </w:rPr>
        <w:t xml:space="preserve">(Effendi, 2009) dalam </w:t>
      </w:r>
      <w:r>
        <w:rPr>
          <w:rFonts w:ascii="Times New Roman" w:hAnsi="Times New Roman" w:cs="Times New Roman"/>
          <w:sz w:val="24"/>
          <w:szCs w:val="24"/>
        </w:rPr>
        <w:fldChar w:fldCharType="begin" w:fldLock="1"/>
      </w:r>
      <w:r w:rsidR="00CE3198">
        <w:rPr>
          <w:rFonts w:ascii="Times New Roman" w:hAnsi="Times New Roman" w:cs="Times New Roman"/>
          <w:sz w:val="24"/>
          <w:szCs w:val="24"/>
        </w:rPr>
        <w:instrText>ADDIN CSL_CITATION {"citationItems":[{"id":"ITEM-1","itemData":{"DOI":"10.22515/balagh.v3i2.1397","ISSN":"2527-5704","abstract":"The role of social assistant is very urgent in the implementation of social assistance programs, social security and social assistance. Citizen assistance is carried out through the Family Capability Improvement Program (P2K2), the activity is called Family Development Session (FDS). This article focuses on the problems that occur in these social assistance activities, especially in the communication barriers between social facilitators and citizens as Beneficiary Families (KPM). The study was conducted based on relevant literature. It was found that active and efficient communication became the determining factor in the implementation of community assistance. An affective strategy needs to be prepared in the assistance of beneficiary citizens so that the program is effective smoothly and efficiently.","author":[{"dropping-particle":"","family":"Alfi","given":"Imam","non-dropping-particle":"","parse-names":false,"suffix":""}],"container-title":"al-Balagh : Jurnal Dakwah dan Komunikasi","id":"ITEM-1","issue":"2","issued":{"date-parts":[["2019"]]},"page":"193","title":"Hambatan Komunikasi Pendamping Sosial","type":"article-journal","volume":"3"},"uris":["http://www.mendeley.com/documents/?uuid=91357af7-8acc-4fa4-81dd-d86b03b8812c"]}],"mendeley":{"formattedCitation":"(Alfi, 2019)","plainTextFormattedCitation":"(Alfi, 2019)","previouslyFormattedCitation":"(Alfi, 2019)"},"properties":{"noteIndex":0},"schema":"https://github.com/citation-style-language/schema/raw/master/csl-citation.json"}</w:instrText>
      </w:r>
      <w:r>
        <w:rPr>
          <w:rFonts w:ascii="Times New Roman" w:hAnsi="Times New Roman" w:cs="Times New Roman"/>
          <w:sz w:val="24"/>
          <w:szCs w:val="24"/>
        </w:rPr>
        <w:fldChar w:fldCharType="separate"/>
      </w:r>
      <w:r w:rsidRPr="000004D4">
        <w:rPr>
          <w:rFonts w:ascii="Times New Roman" w:hAnsi="Times New Roman" w:cs="Times New Roman"/>
          <w:noProof/>
          <w:sz w:val="24"/>
          <w:szCs w:val="24"/>
        </w:rPr>
        <w:t>(Alfi, 2019)</w:t>
      </w:r>
      <w:r>
        <w:rPr>
          <w:rFonts w:ascii="Times New Roman" w:hAnsi="Times New Roman" w:cs="Times New Roman"/>
          <w:sz w:val="24"/>
          <w:szCs w:val="24"/>
        </w:rPr>
        <w:fldChar w:fldCharType="end"/>
      </w:r>
      <w:r>
        <w:rPr>
          <w:rFonts w:ascii="Times New Roman" w:hAnsi="Times New Roman" w:cs="Times New Roman"/>
          <w:sz w:val="24"/>
          <w:szCs w:val="24"/>
        </w:rPr>
        <w:t>, mengatakan bahwa hambatan komunikasi terdiri dari beberapa hal, yaitu sebagai berikut :</w:t>
      </w:r>
    </w:p>
    <w:p w14:paraId="69232AF8" w14:textId="1EED1581" w:rsidR="000004D4" w:rsidRDefault="000004D4" w:rsidP="000004D4">
      <w:pPr>
        <w:pStyle w:val="ListParagraph"/>
        <w:numPr>
          <w:ilvl w:val="0"/>
          <w:numId w:val="16"/>
        </w:numPr>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Hambatan sosio-antro-psikologis</w:t>
      </w:r>
    </w:p>
    <w:p w14:paraId="085EBBED" w14:textId="33535E10" w:rsidR="000004D4" w:rsidRDefault="000004D4" w:rsidP="00F871AE">
      <w:pPr>
        <w:pStyle w:val="ListParagraph"/>
        <w:spacing w:after="0"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Hambatan sosio-antro-psikologi ialah hambatan yang terjadi dalam proses komunikasi yang dipengaruhi dalam konteks situasional. Hal ini berarti seorang komunikator harus mampu memperhatikan situasi dan kondisi komunikan saat melakukan komunikasi. Faktor yang harus diperhatikan tersebut ialah ketiga faktor dari sosiologis, antropologis, dan psikologis dari komunikan.</w:t>
      </w:r>
    </w:p>
    <w:p w14:paraId="204C4B0E" w14:textId="77777777" w:rsidR="00F871AE" w:rsidRDefault="00F871AE" w:rsidP="00F871AE">
      <w:pPr>
        <w:pStyle w:val="ListParagraph"/>
        <w:spacing w:after="0" w:line="360" w:lineRule="auto"/>
        <w:ind w:left="900" w:firstLine="540"/>
        <w:jc w:val="both"/>
        <w:rPr>
          <w:rFonts w:ascii="Times New Roman" w:hAnsi="Times New Roman" w:cs="Times New Roman"/>
          <w:sz w:val="24"/>
          <w:szCs w:val="24"/>
        </w:rPr>
      </w:pPr>
    </w:p>
    <w:p w14:paraId="5CABDE6B" w14:textId="347BCEE9" w:rsidR="000004D4" w:rsidRDefault="000004D4" w:rsidP="000004D4">
      <w:pPr>
        <w:pStyle w:val="ListParagraph"/>
        <w:numPr>
          <w:ilvl w:val="0"/>
          <w:numId w:val="16"/>
        </w:numPr>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Hambatan semantik</w:t>
      </w:r>
    </w:p>
    <w:p w14:paraId="1887235F" w14:textId="29E82E41" w:rsidR="003325A2" w:rsidRDefault="000004D4" w:rsidP="00F871AE">
      <w:pPr>
        <w:pStyle w:val="ListParagraph"/>
        <w:spacing w:after="0"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Apabila pada hambatan sebelumnya berasal dari komunikan, maka dalam hambatan semantik ini ialah hambatan yang dapat terjadi yang berasal dari seorang komunikatornya sendiri. Hal yang harus diperhatikan oleh komunikator dalam hal ini ialah pengucapan ataupun penulisan yang harus dilakukan dengan sebaik mungkin. Hal tersebut perlu dilakukan agar tidak terjadinya kesalahpahaman dari komunikan yang menerima informasi dari komunikator. Apabila komunikan dapat memahami dengan baik hal yang disampaikan oleh komunikator, maka komunikasi dapat dikatakan berjalan dengan baik.</w:t>
      </w:r>
    </w:p>
    <w:p w14:paraId="4B43491B" w14:textId="77777777" w:rsidR="00F871AE" w:rsidRPr="00F871AE" w:rsidRDefault="00F871AE" w:rsidP="00F871AE">
      <w:pPr>
        <w:pStyle w:val="ListParagraph"/>
        <w:spacing w:after="0" w:line="360" w:lineRule="auto"/>
        <w:ind w:left="900" w:firstLine="540"/>
        <w:jc w:val="both"/>
        <w:rPr>
          <w:rFonts w:ascii="Times New Roman" w:hAnsi="Times New Roman" w:cs="Times New Roman"/>
          <w:sz w:val="24"/>
          <w:szCs w:val="24"/>
        </w:rPr>
      </w:pPr>
    </w:p>
    <w:p w14:paraId="50679AF9" w14:textId="0605DFA7" w:rsidR="000004D4" w:rsidRDefault="000004D4" w:rsidP="003325A2">
      <w:pPr>
        <w:pStyle w:val="ListParagraph"/>
        <w:numPr>
          <w:ilvl w:val="0"/>
          <w:numId w:val="16"/>
        </w:numPr>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Hambatan mekanis</w:t>
      </w:r>
    </w:p>
    <w:p w14:paraId="2A61CB3B" w14:textId="12B2333D" w:rsidR="003325A2" w:rsidRDefault="00474376" w:rsidP="00F871AE">
      <w:pPr>
        <w:pStyle w:val="ListParagraph"/>
        <w:spacing w:after="0"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Hambatan mekanis merupakan hambatan yang berasal dari alat/media yang digunakan sebagai sarana komunikasi. Hambatan mekanis ini dapat dijumpai dalam beberapa kondisi, misalnya tulisan yang kurang jelas sehingga sulit dibaca oleh komunikan atau sinyal internet yang buruk sehingga membuat proses komunikasi melalui telepon menjadi tidak berjalan lancar.</w:t>
      </w:r>
    </w:p>
    <w:p w14:paraId="59646634" w14:textId="77777777" w:rsidR="00F90CC4" w:rsidRDefault="00F90CC4" w:rsidP="00F871AE">
      <w:pPr>
        <w:pStyle w:val="ListParagraph"/>
        <w:spacing w:after="0" w:line="360" w:lineRule="auto"/>
        <w:ind w:left="900" w:firstLine="540"/>
        <w:jc w:val="both"/>
        <w:rPr>
          <w:rFonts w:ascii="Times New Roman" w:hAnsi="Times New Roman" w:cs="Times New Roman"/>
          <w:sz w:val="24"/>
          <w:szCs w:val="24"/>
        </w:rPr>
      </w:pPr>
    </w:p>
    <w:p w14:paraId="0BDA8E29" w14:textId="4AC187FC" w:rsidR="003325A2" w:rsidRDefault="003325A2" w:rsidP="003325A2">
      <w:pPr>
        <w:pStyle w:val="ListParagraph"/>
        <w:numPr>
          <w:ilvl w:val="0"/>
          <w:numId w:val="16"/>
        </w:numPr>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Hambatan ekologis</w:t>
      </w:r>
    </w:p>
    <w:p w14:paraId="7D8AB379" w14:textId="0D8764D6" w:rsidR="00474376" w:rsidRPr="003325A2" w:rsidRDefault="00474376" w:rsidP="00474376">
      <w:pPr>
        <w:pStyle w:val="ListParagraph"/>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Tidak hanya komunikator, komunikan, dan media saja yang dapat menjadi hambatan komunikasi, tetapi faktor lingkungan juga dapat memengaruhi proses berjalannya komunikasi. Lingkungan yang tidak mendukung dapat menyebabkan berjalannya komunikasi menjadi terhambat. Hal ini dapat terjadi misalnya melakukan komunikasi di tempat yang ramai sehingga mengganggu suara yang disampaikan oleh komunikator dan sulit didengar oleh komunikan. Suara angin yang kencang juga termasuk dalam hambatan ekologis yang menyebabkan komunikasi tidak berjalan lancar.</w:t>
      </w:r>
    </w:p>
    <w:p w14:paraId="797793AC" w14:textId="77777777" w:rsidR="00796000" w:rsidRPr="00796000" w:rsidRDefault="00796000" w:rsidP="00796000">
      <w:pPr>
        <w:spacing w:after="0" w:line="360" w:lineRule="auto"/>
        <w:ind w:left="540" w:firstLine="540"/>
        <w:rPr>
          <w:rFonts w:ascii="Times New Roman" w:hAnsi="Times New Roman" w:cs="Times New Roman"/>
          <w:sz w:val="24"/>
          <w:szCs w:val="24"/>
        </w:rPr>
      </w:pPr>
    </w:p>
    <w:p w14:paraId="6D8D2826" w14:textId="252F8EE5" w:rsidR="002F065C" w:rsidRDefault="00747F42" w:rsidP="00F90CC4">
      <w:pPr>
        <w:pStyle w:val="Heading2"/>
        <w:numPr>
          <w:ilvl w:val="1"/>
          <w:numId w:val="30"/>
        </w:numPr>
        <w:spacing w:before="0" w:line="360" w:lineRule="auto"/>
        <w:ind w:left="540" w:hanging="540"/>
        <w:rPr>
          <w:b/>
          <w:bCs/>
        </w:rPr>
      </w:pPr>
      <w:bookmarkStart w:id="16" w:name="_Toc96290217"/>
      <w:r>
        <w:rPr>
          <w:b/>
          <w:bCs/>
        </w:rPr>
        <w:t>Peran Pemimpin dalam Komunikasi</w:t>
      </w:r>
      <w:bookmarkEnd w:id="16"/>
    </w:p>
    <w:p w14:paraId="7475519E" w14:textId="38FF32AE" w:rsidR="006A7EAD" w:rsidRDefault="008E65DF" w:rsidP="00F871AE">
      <w:pPr>
        <w:pStyle w:val="ListParagraph"/>
        <w:spacing w:after="0" w:line="360" w:lineRule="auto"/>
        <w:ind w:left="540" w:firstLine="540"/>
        <w:jc w:val="both"/>
        <w:rPr>
          <w:rFonts w:ascii="Times New Roman" w:hAnsi="Times New Roman" w:cs="Times New Roman"/>
          <w:sz w:val="24"/>
          <w:szCs w:val="24"/>
        </w:rPr>
      </w:pPr>
      <w:r>
        <w:rPr>
          <w:rFonts w:ascii="Times New Roman" w:hAnsi="Times New Roman" w:cs="Times New Roman"/>
          <w:sz w:val="24"/>
          <w:szCs w:val="24"/>
        </w:rPr>
        <w:t>Keberhasilan kepemimpinan seseorang tidak akan terlepas dari kemampuannya dalam berkomunikasi. Seorang pemimpin harus mampu memosisikan dirinya dengan baik ketika dalam komunikasi. Maka dari itu, pemimpin dapat memiliki peran yang berbeda dalam berkomunikasi. Peran inilah yang harus diperhatikan oleh seorang pemimpin agar mampu mencapai keberhasilan. Peran pemimpin yang telah disebutkan ialah sebagai berikut.</w:t>
      </w:r>
    </w:p>
    <w:p w14:paraId="3148133B" w14:textId="6D8E9563" w:rsidR="008E65DF" w:rsidRDefault="008E65DF" w:rsidP="008E65DF">
      <w:pPr>
        <w:pStyle w:val="ListParagraph"/>
        <w:numPr>
          <w:ilvl w:val="0"/>
          <w:numId w:val="17"/>
        </w:numPr>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Pemimpin sebagai komunikator</w:t>
      </w:r>
    </w:p>
    <w:p w14:paraId="3E0250A7" w14:textId="77777777" w:rsidR="00F871AE" w:rsidRDefault="00A21D39" w:rsidP="00F871AE">
      <w:pPr>
        <w:pStyle w:val="ListParagraph"/>
        <w:spacing w:after="0"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emimpin sebagai komunikator harus mampu menarik perhatian komunikan. </w:t>
      </w:r>
      <w:r w:rsidR="00F871AE">
        <w:rPr>
          <w:rFonts w:ascii="Times New Roman" w:hAnsi="Times New Roman" w:cs="Times New Roman"/>
          <w:sz w:val="24"/>
          <w:szCs w:val="24"/>
        </w:rPr>
        <w:t>Menarik perhatian di sini dapat diartikan untuk membuat komunikan merasa bahwa komunikator berada pada pihak yang sama dengannya. Apabila hal tersebut telah tercapai, maka komunikan akan bersedia untuk menerima pesan yang disampaikan oleh pemimpin sebagai komunikator.</w:t>
      </w:r>
    </w:p>
    <w:p w14:paraId="1205F06D" w14:textId="3E5427DD" w:rsidR="008E65DF" w:rsidRDefault="00F871AE" w:rsidP="00F871AE">
      <w:pPr>
        <w:pStyle w:val="ListParagraph"/>
        <w:spacing w:after="0"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Peran pemimpin sebagai komunikator juga harus mampu mendapatkan kepercayaan dari komunikan. Komunikator akan mendapatkan kepercayaan komunikator apabila sungguh berkompeten pada bidang tugasnya. Seperti halnya seorang dokter yang tentu akan mendapatkan kepercayaan apabila sudah membahas hal seputar kesehatan.</w:t>
      </w:r>
      <w:r w:rsidR="00616F7C">
        <w:rPr>
          <w:rFonts w:ascii="Times New Roman" w:hAnsi="Times New Roman" w:cs="Times New Roman"/>
          <w:sz w:val="24"/>
          <w:szCs w:val="24"/>
        </w:rPr>
        <w:t xml:space="preserve"> Kepercayaan yang didapatkan komunikator diperlukan karena hal tersebut yang akan menentukan bahwa hal yang disampaikan sungguh benar.</w:t>
      </w:r>
    </w:p>
    <w:p w14:paraId="3D8A284B" w14:textId="02B0B695" w:rsidR="00616F7C" w:rsidRDefault="00616F7C" w:rsidP="00F871AE">
      <w:pPr>
        <w:pStyle w:val="ListParagraph"/>
        <w:spacing w:after="0" w:line="360" w:lineRule="auto"/>
        <w:ind w:left="900" w:firstLine="540"/>
        <w:jc w:val="both"/>
        <w:rPr>
          <w:rFonts w:ascii="Times New Roman" w:hAnsi="Times New Roman" w:cs="Times New Roman"/>
          <w:sz w:val="24"/>
          <w:szCs w:val="24"/>
        </w:rPr>
      </w:pPr>
      <w:r>
        <w:rPr>
          <w:rFonts w:ascii="Times New Roman" w:hAnsi="Times New Roman" w:cs="Times New Roman"/>
          <w:sz w:val="24"/>
          <w:szCs w:val="24"/>
        </w:rPr>
        <w:t>Berkaitan dengan hal yang telah disebutkan sebelumnya, maka ada beberapa hal yang harus diperhatikan oleh pemimpin sebagai komunikator, yaitu sebagai berikut</w:t>
      </w:r>
      <w:r w:rsidR="00577A3B">
        <w:rPr>
          <w:rFonts w:ascii="Times New Roman" w:hAnsi="Times New Roman" w:cs="Times New Roman"/>
          <w:sz w:val="24"/>
          <w:szCs w:val="24"/>
        </w:rPr>
        <w:t xml:space="preserve"> </w:t>
      </w:r>
      <w:sdt>
        <w:sdtPr>
          <w:rPr>
            <w:rFonts w:ascii="Times New Roman" w:hAnsi="Times New Roman" w:cs="Times New Roman"/>
            <w:sz w:val="24"/>
            <w:szCs w:val="24"/>
          </w:rPr>
          <w:id w:val="-527263111"/>
          <w:citation/>
        </w:sdtPr>
        <w:sdtContent>
          <w:r w:rsidR="00577A3B">
            <w:rPr>
              <w:rFonts w:ascii="Times New Roman" w:hAnsi="Times New Roman" w:cs="Times New Roman"/>
              <w:sz w:val="24"/>
              <w:szCs w:val="24"/>
            </w:rPr>
            <w:fldChar w:fldCharType="begin"/>
          </w:r>
          <w:r w:rsidR="00577A3B">
            <w:rPr>
              <w:rFonts w:ascii="Times New Roman" w:hAnsi="Times New Roman" w:cs="Times New Roman"/>
              <w:sz w:val="24"/>
              <w:szCs w:val="24"/>
            </w:rPr>
            <w:instrText xml:space="preserve"> CITATION Sud15 \l 1057 </w:instrText>
          </w:r>
          <w:r w:rsidR="00577A3B">
            <w:rPr>
              <w:rFonts w:ascii="Times New Roman" w:hAnsi="Times New Roman" w:cs="Times New Roman"/>
              <w:sz w:val="24"/>
              <w:szCs w:val="24"/>
            </w:rPr>
            <w:fldChar w:fldCharType="separate"/>
          </w:r>
          <w:r w:rsidR="00577A3B" w:rsidRPr="00577A3B">
            <w:rPr>
              <w:rFonts w:ascii="Times New Roman" w:hAnsi="Times New Roman" w:cs="Times New Roman"/>
              <w:noProof/>
              <w:sz w:val="24"/>
              <w:szCs w:val="24"/>
            </w:rPr>
            <w:t>(Sudirman, 2015)</w:t>
          </w:r>
          <w:r w:rsidR="00577A3B">
            <w:rPr>
              <w:rFonts w:ascii="Times New Roman" w:hAnsi="Times New Roman" w:cs="Times New Roman"/>
              <w:sz w:val="24"/>
              <w:szCs w:val="24"/>
            </w:rPr>
            <w:fldChar w:fldCharType="end"/>
          </w:r>
        </w:sdtContent>
      </w:sdt>
      <w:r>
        <w:rPr>
          <w:rFonts w:ascii="Times New Roman" w:hAnsi="Times New Roman" w:cs="Times New Roman"/>
          <w:sz w:val="24"/>
          <w:szCs w:val="24"/>
        </w:rPr>
        <w:t>.</w:t>
      </w:r>
    </w:p>
    <w:p w14:paraId="0A7AE0EE" w14:textId="22378112" w:rsidR="00F871AE" w:rsidRDefault="00616F7C" w:rsidP="00616F7C">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rangka referensi</w:t>
      </w:r>
    </w:p>
    <w:p w14:paraId="465F5140" w14:textId="52C0D876" w:rsidR="00616F7C" w:rsidRDefault="00616F7C" w:rsidP="00616F7C">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Keberhasilan seorang pemimpin dalam komunikasi dapat diraih apabila pesan yang disampaikannya sesuai dengan kerangka referensi. Kerangka referensi seseorang terbentuk berdasarkan pengalaman, pendidikan, dan hal lain yang telah dilewati dari sekitarnya.</w:t>
      </w:r>
    </w:p>
    <w:p w14:paraId="4B3D1B4E" w14:textId="1AE38399" w:rsidR="00616F7C" w:rsidRDefault="00616F7C" w:rsidP="00616F7C">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Sehingga kerangka referensi setiap orang akan sangat beragam. Kerangka referensi seorang dokter akan jauh berbeda dengan kerangka referensi yang dimiliki oleh dosen. Seorang dokter dapat menyampaikan pesan yang sama kepada perawat dan kepada pasien, tetapi formula yang digunakan dalam menyampaikan pesan tersebut akan berbeda.</w:t>
      </w:r>
    </w:p>
    <w:p w14:paraId="253C4B64" w14:textId="457FF9A4" w:rsidR="00CE57BC" w:rsidRDefault="00CE57BC" w:rsidP="00616F7C">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Proses komunikasi yang berlangsung antar individu akan mudah menjangkau kerangka referensinya. Hal yang sulit akan terjadi apabila komunikator berkomunikasi dengan kelompok dalam jumlah besar sebagai komunikan. Peran pemimpin sebagai komunikator dapat mengambil kerangka referensi secara rata-rata pendidikan. Sehingga bahasa yang digunakan adalah bahasa yang mudah dipahami dan dikenal secara luas. Selain itu, pesan yang disampaikan ialah pesan yang memiliki kepentingan umum.</w:t>
      </w:r>
    </w:p>
    <w:p w14:paraId="5998E437" w14:textId="5977F170" w:rsidR="00CE3198" w:rsidRDefault="00CE3198" w:rsidP="00616F7C">
      <w:pPr>
        <w:pStyle w:val="ListParagraph"/>
        <w:spacing w:after="0" w:line="360" w:lineRule="auto"/>
        <w:ind w:left="1260"/>
        <w:jc w:val="both"/>
        <w:rPr>
          <w:rFonts w:ascii="Times New Roman" w:hAnsi="Times New Roman" w:cs="Times New Roman"/>
          <w:sz w:val="24"/>
          <w:szCs w:val="24"/>
        </w:rPr>
      </w:pPr>
    </w:p>
    <w:p w14:paraId="69763F42" w14:textId="77777777" w:rsidR="00CE3198" w:rsidRDefault="00CE3198" w:rsidP="00616F7C">
      <w:pPr>
        <w:pStyle w:val="ListParagraph"/>
        <w:spacing w:after="0" w:line="360" w:lineRule="auto"/>
        <w:ind w:left="1260"/>
        <w:jc w:val="both"/>
        <w:rPr>
          <w:rFonts w:ascii="Times New Roman" w:hAnsi="Times New Roman" w:cs="Times New Roman"/>
          <w:sz w:val="24"/>
          <w:szCs w:val="24"/>
        </w:rPr>
      </w:pPr>
    </w:p>
    <w:p w14:paraId="501FF5F9" w14:textId="341071FA" w:rsidR="00616F7C" w:rsidRDefault="00616F7C" w:rsidP="00616F7C">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tuasi dan kondisi</w:t>
      </w:r>
    </w:p>
    <w:p w14:paraId="75F15304" w14:textId="3114F62A" w:rsidR="00CE57BC" w:rsidRDefault="00577A3B" w:rsidP="00CE57BC">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Situasi dan kondisi merupakan faktor yang berpengaruh besar dalam keberhasilan proses komunikasi. Pesan yang akan disampaikan kepada komunikan baik individu maupun kelompok, harus memperhatikan situasi dan kondisi yang sedang berlangsung. Pesan politik tentu akan mudah diterima apabila disampaikan pada masa kampanye menjelang pemilihan.</w:t>
      </w:r>
    </w:p>
    <w:p w14:paraId="0C3472EA" w14:textId="1748C83A" w:rsidR="000E3985" w:rsidRDefault="000E3985" w:rsidP="00CE57BC">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Komunikasi yang dilakukan dalam kondisi yang tidak baik bagi komunikan akan sulit diterima. Bahkan bisa menjadi hal yang lebih berisiko, yaitu menjadi bumerang bagi komunikator sehingga komunikator mendapat tanggapan yang buruk dari komunikan.</w:t>
      </w:r>
    </w:p>
    <w:p w14:paraId="5DB4375C" w14:textId="5E360B58" w:rsidR="00616F7C" w:rsidRDefault="00616F7C" w:rsidP="00616F7C">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onotasi</w:t>
      </w:r>
    </w:p>
    <w:p w14:paraId="5A5E2A99" w14:textId="5E250F61" w:rsidR="000E3985" w:rsidRDefault="00E94FF0" w:rsidP="000E3985">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Seorang pemimpin yang berperan sebagai komunikator harus memperhatikan penggunaan kata ketika berkomunikasi. Pemilihan kata yang digunakan perlu dilakukan untuk menghindari kesalahpahaman atau salah pengertian terhadap pesan yang diterima oleh komunikan.</w:t>
      </w:r>
    </w:p>
    <w:p w14:paraId="4ECBEDAE" w14:textId="31859245" w:rsidR="00E94FF0" w:rsidRDefault="00E94FF0" w:rsidP="000E3985">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Sebuah kata dapat memiliki dua pengertian, yaitu pengertian denotatif dan pengertian konotatif. Pengertian denotatif ialah pengertian yang diambil dari kamus dan diterima oleh kebanyakan orang dengan bahasa yang sama. Pengertian konotatif merupakan pengertian dilatarbelakangi oleh pengalam serta berkaitan dengan emosional seseorang.</w:t>
      </w:r>
    </w:p>
    <w:p w14:paraId="6C4931B0" w14:textId="77777777" w:rsidR="00580F22" w:rsidRDefault="00580F22" w:rsidP="000E3985">
      <w:pPr>
        <w:pStyle w:val="ListParagraph"/>
        <w:spacing w:after="0" w:line="360" w:lineRule="auto"/>
        <w:ind w:left="1260"/>
        <w:jc w:val="both"/>
        <w:rPr>
          <w:rFonts w:ascii="Times New Roman" w:hAnsi="Times New Roman" w:cs="Times New Roman"/>
          <w:sz w:val="24"/>
          <w:szCs w:val="24"/>
        </w:rPr>
      </w:pPr>
    </w:p>
    <w:p w14:paraId="77F6E591" w14:textId="203DDF70" w:rsidR="008E65DF" w:rsidRDefault="008E65DF" w:rsidP="008E65DF">
      <w:pPr>
        <w:pStyle w:val="ListParagraph"/>
        <w:numPr>
          <w:ilvl w:val="0"/>
          <w:numId w:val="17"/>
        </w:numPr>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Pemimpin sebagai negosiator</w:t>
      </w:r>
    </w:p>
    <w:p w14:paraId="00B19B1E" w14:textId="09E8A897" w:rsidR="00580F22" w:rsidRDefault="00580F22" w:rsidP="00580F22">
      <w:pPr>
        <w:pStyle w:val="ListParagraph"/>
        <w:spacing w:after="0" w:line="360" w:lineRule="auto"/>
        <w:ind w:left="900"/>
        <w:jc w:val="both"/>
        <w:rPr>
          <w:rFonts w:ascii="Times New Roman" w:hAnsi="Times New Roman" w:cs="Times New Roman"/>
          <w:sz w:val="24"/>
          <w:szCs w:val="24"/>
        </w:rPr>
      </w:pPr>
      <w:r>
        <w:rPr>
          <w:rFonts w:ascii="Times New Roman" w:hAnsi="Times New Roman" w:cs="Times New Roman"/>
          <w:sz w:val="24"/>
          <w:szCs w:val="24"/>
        </w:rPr>
        <w:t>Dalam sebuah proses komunikasi yang terjadi, pemimpin tidak hanya berperan sebagai komunikator, tetapi juga harus mampu berperan sebagai negosiator.</w:t>
      </w:r>
      <w:r w:rsidR="006420C3">
        <w:rPr>
          <w:rFonts w:ascii="Times New Roman" w:hAnsi="Times New Roman" w:cs="Times New Roman"/>
          <w:sz w:val="24"/>
          <w:szCs w:val="24"/>
        </w:rPr>
        <w:t xml:space="preserve"> Beberapa hal di bawah perlu diperhatikan oleh pemimpin sebagai negosiator.</w:t>
      </w:r>
    </w:p>
    <w:p w14:paraId="3D986D57" w14:textId="003A4EDD" w:rsidR="006420C3" w:rsidRDefault="006420C3" w:rsidP="006420C3">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tos</w:t>
      </w:r>
    </w:p>
    <w:p w14:paraId="13540F99" w14:textId="20A3EA0C" w:rsidR="004F43DE" w:rsidRPr="004F43DE" w:rsidRDefault="006420C3" w:rsidP="004F43DE">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Dalam proses komunikasi, pemimpin dapat dikatakan berhasil apabila mendapatkan kepercayaan dari lawan komunikasinya. Hal ini dapat diraih dengan adanya etos yang melekat pada dirinya. Etos yang dimaksud ialah itikad baik yang bisa ia tunjukkan</w:t>
      </w:r>
      <w:r w:rsidR="004F43DE">
        <w:rPr>
          <w:rFonts w:ascii="Times New Roman" w:hAnsi="Times New Roman" w:cs="Times New Roman"/>
          <w:sz w:val="24"/>
          <w:szCs w:val="24"/>
        </w:rPr>
        <w:t xml:space="preserve">, dapat dipercaya, atau kemampuan yang ia miliki. Seorang pemimpin sebagai komunikator dapat menunjukkan etosnya dengan cara mengadakan pilihan. Jika dalam pilihannya ia memilih untuk mengemukakan hal yang tidak menyenangkan bagi komunikan atau kekurangan lawan, maka etosnya </w:t>
      </w:r>
      <w:r w:rsidR="004F43DE">
        <w:rPr>
          <w:rFonts w:ascii="Times New Roman" w:hAnsi="Times New Roman" w:cs="Times New Roman"/>
          <w:sz w:val="24"/>
          <w:szCs w:val="24"/>
        </w:rPr>
        <w:lastRenderedPageBreak/>
        <w:t>jadi menurun. Namun, apabila ia memilih untuk menunjukkan rasa pekanya terhadap kebahagiaan dan kesejahteraan umum, maka etosnya dapat naik.</w:t>
      </w:r>
    </w:p>
    <w:p w14:paraId="18EC85B4" w14:textId="6B7E5B24" w:rsidR="006420C3" w:rsidRDefault="006420C3" w:rsidP="006420C3">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ranan mendengarkan</w:t>
      </w:r>
    </w:p>
    <w:p w14:paraId="697B52EF" w14:textId="7456E8FA" w:rsidR="004F43DE" w:rsidRPr="006A7EAD" w:rsidRDefault="004F43DE" w:rsidP="004F43DE">
      <w:pPr>
        <w:pStyle w:val="ListParagraph"/>
        <w:spacing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Peranan pemimpin dalam komunikasi tidak hanya menyampaikan pesan atau komunikator, tetapi juga sebagai pendengar. Pemimpin harus memiliki kemampuan untuk mendengarkan. Hal ini diperlukan agar pemimpin dapat memahami apa yang diinginkan oleh lawan komunikasinya. Pemahaman yang diterima tersebut dapat meningkatkan kepekaan sebagai seorang pemimpin. </w:t>
      </w:r>
    </w:p>
    <w:p w14:paraId="68287703" w14:textId="41C2DBFD" w:rsidR="00635A57" w:rsidRDefault="00635A57" w:rsidP="00F90CC4">
      <w:pPr>
        <w:pStyle w:val="Heading2"/>
        <w:numPr>
          <w:ilvl w:val="0"/>
          <w:numId w:val="30"/>
        </w:numPr>
        <w:ind w:left="540" w:hanging="540"/>
        <w:rPr>
          <w:sz w:val="28"/>
          <w:szCs w:val="32"/>
        </w:rPr>
      </w:pPr>
      <w:r>
        <w:br w:type="page"/>
      </w:r>
    </w:p>
    <w:p w14:paraId="2B0E4643" w14:textId="5C405350" w:rsidR="00635A57" w:rsidRDefault="00635A57" w:rsidP="00635A57">
      <w:pPr>
        <w:pStyle w:val="Heading1"/>
        <w:spacing w:before="0" w:line="360" w:lineRule="auto"/>
        <w:rPr>
          <w:b/>
          <w:bCs/>
        </w:rPr>
      </w:pPr>
      <w:bookmarkStart w:id="17" w:name="_Toc96290218"/>
      <w:r>
        <w:rPr>
          <w:b/>
          <w:bCs/>
        </w:rPr>
        <w:lastRenderedPageBreak/>
        <w:t>BAB III</w:t>
      </w:r>
      <w:bookmarkEnd w:id="17"/>
    </w:p>
    <w:p w14:paraId="2AC902C6" w14:textId="6398FE25" w:rsidR="002C3E6C" w:rsidRDefault="002C3E6C" w:rsidP="002C3E6C">
      <w:pPr>
        <w:spacing w:after="0" w:line="360" w:lineRule="auto"/>
        <w:jc w:val="center"/>
        <w:rPr>
          <w:rFonts w:ascii="Times New Roman" w:hAnsi="Times New Roman" w:cs="Times New Roman"/>
          <w:b/>
          <w:bCs/>
          <w:sz w:val="28"/>
          <w:szCs w:val="28"/>
        </w:rPr>
      </w:pPr>
      <w:r w:rsidRPr="002C3E6C">
        <w:rPr>
          <w:rFonts w:ascii="Times New Roman" w:hAnsi="Times New Roman" w:cs="Times New Roman"/>
          <w:b/>
          <w:bCs/>
          <w:sz w:val="28"/>
          <w:szCs w:val="28"/>
        </w:rPr>
        <w:t>PENUTUP</w:t>
      </w:r>
    </w:p>
    <w:p w14:paraId="7F5AB757" w14:textId="56388601" w:rsidR="0029323F" w:rsidRDefault="0029323F" w:rsidP="0029323F">
      <w:pPr>
        <w:spacing w:after="0" w:line="360" w:lineRule="auto"/>
        <w:rPr>
          <w:rFonts w:ascii="Times New Roman" w:hAnsi="Times New Roman" w:cs="Times New Roman"/>
          <w:b/>
          <w:bCs/>
          <w:sz w:val="28"/>
          <w:szCs w:val="28"/>
        </w:rPr>
      </w:pPr>
    </w:p>
    <w:p w14:paraId="5DCB8270" w14:textId="78FFACF3" w:rsidR="0029323F" w:rsidRDefault="0029323F" w:rsidP="004F43DE">
      <w:pPr>
        <w:pStyle w:val="Heading2"/>
        <w:numPr>
          <w:ilvl w:val="1"/>
          <w:numId w:val="4"/>
        </w:numPr>
        <w:spacing w:before="0" w:line="360" w:lineRule="auto"/>
        <w:ind w:left="540" w:hanging="540"/>
        <w:rPr>
          <w:b/>
          <w:bCs/>
        </w:rPr>
      </w:pPr>
      <w:bookmarkStart w:id="18" w:name="_Toc96290219"/>
      <w:r w:rsidRPr="002F065C">
        <w:rPr>
          <w:b/>
          <w:bCs/>
        </w:rPr>
        <w:t>Kesimpulan</w:t>
      </w:r>
      <w:bookmarkEnd w:id="18"/>
    </w:p>
    <w:p w14:paraId="039AE0F0" w14:textId="08C23273" w:rsidR="004F43DE" w:rsidRPr="004F43DE" w:rsidRDefault="004F43DE" w:rsidP="004F43DE">
      <w:pPr>
        <w:spacing w:after="0" w:line="360" w:lineRule="auto"/>
        <w:ind w:left="540"/>
        <w:jc w:val="both"/>
        <w:rPr>
          <w:rFonts w:ascii="Times New Roman" w:hAnsi="Times New Roman" w:cs="Times New Roman"/>
          <w:sz w:val="24"/>
          <w:szCs w:val="24"/>
        </w:rPr>
      </w:pPr>
      <w:r w:rsidRPr="004F43DE">
        <w:rPr>
          <w:rFonts w:ascii="Times New Roman" w:hAnsi="Times New Roman" w:cs="Times New Roman"/>
          <w:sz w:val="24"/>
          <w:szCs w:val="24"/>
        </w:rPr>
        <w:t>Kepemimpinan merupakan usaha mempengaruhi atau mengarahkan orang lain untuk tujuan tertentu. Dalam mewujudkan tujuan tersebut, komunikasi merupakan salah satu metode yang harus diperhatikan. Komunikasi merupakan hal yang sangat berpengaruh terhadap keberhasilan dalam kepemimpinan. Dengan komunikasi yang baik maka tujuan dari kepemimpinan dapat diraih dengan baik. Komunikasi pemimpin akan berdampak baik seperti menimbulkan pemahaman, mengubah sikap, membina hubungan baik, menghasilkan tindakan, menyelesaikan masalah, dan lain sebagainya.</w:t>
      </w:r>
    </w:p>
    <w:p w14:paraId="4FCB91C8" w14:textId="09D759A8" w:rsidR="00635A57" w:rsidRPr="00635A57" w:rsidRDefault="00635A57" w:rsidP="00635A57">
      <w:pPr>
        <w:jc w:val="center"/>
      </w:pPr>
    </w:p>
    <w:p w14:paraId="7865FE9F" w14:textId="77777777" w:rsidR="00635A57" w:rsidRDefault="00635A57">
      <w:pPr>
        <w:rPr>
          <w:rFonts w:ascii="Times New Roman" w:eastAsiaTheme="majorEastAsia" w:hAnsi="Times New Roman" w:cstheme="majorBidi"/>
          <w:b/>
          <w:bCs/>
          <w:sz w:val="28"/>
          <w:szCs w:val="32"/>
        </w:rPr>
      </w:pPr>
      <w:r>
        <w:rPr>
          <w:b/>
          <w:bCs/>
        </w:rPr>
        <w:br w:type="page"/>
      </w:r>
    </w:p>
    <w:p w14:paraId="11F8E9E4" w14:textId="7865C48E" w:rsidR="0090662F" w:rsidRDefault="00635A57" w:rsidP="00635A57">
      <w:pPr>
        <w:pStyle w:val="Heading1"/>
        <w:spacing w:before="0" w:line="360" w:lineRule="auto"/>
        <w:rPr>
          <w:b/>
          <w:bCs/>
        </w:rPr>
      </w:pPr>
      <w:bookmarkStart w:id="19" w:name="_Toc96290220"/>
      <w:r>
        <w:rPr>
          <w:b/>
          <w:bCs/>
        </w:rPr>
        <w:lastRenderedPageBreak/>
        <w:t>DAFTAR PUSTAKA</w:t>
      </w:r>
      <w:bookmarkEnd w:id="19"/>
    </w:p>
    <w:p w14:paraId="733265E8" w14:textId="6F7C6BE4" w:rsidR="00CE3198" w:rsidRDefault="00CE3198" w:rsidP="00CE3198"/>
    <w:p w14:paraId="0EA55A0D" w14:textId="6A93C8C1" w:rsidR="00CE3198" w:rsidRPr="00CE3198" w:rsidRDefault="00CE3198" w:rsidP="00CE319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E3198">
        <w:rPr>
          <w:rFonts w:ascii="Times New Roman" w:hAnsi="Times New Roman" w:cs="Times New Roman"/>
          <w:noProof/>
          <w:sz w:val="24"/>
          <w:szCs w:val="24"/>
        </w:rPr>
        <w:t xml:space="preserve">Alfi, I. (2019). Hambatan Komunikasi Pendamping Sosial. </w:t>
      </w:r>
      <w:r w:rsidRPr="00CE3198">
        <w:rPr>
          <w:rFonts w:ascii="Times New Roman" w:hAnsi="Times New Roman" w:cs="Times New Roman"/>
          <w:i/>
          <w:iCs/>
          <w:noProof/>
          <w:sz w:val="24"/>
          <w:szCs w:val="24"/>
        </w:rPr>
        <w:t>Al-Balagh : Jurnal Dakwah Dan Komunikasi</w:t>
      </w:r>
      <w:r w:rsidRPr="00CE3198">
        <w:rPr>
          <w:rFonts w:ascii="Times New Roman" w:hAnsi="Times New Roman" w:cs="Times New Roman"/>
          <w:noProof/>
          <w:sz w:val="24"/>
          <w:szCs w:val="24"/>
        </w:rPr>
        <w:t xml:space="preserve">, </w:t>
      </w:r>
      <w:r w:rsidRPr="00CE3198">
        <w:rPr>
          <w:rFonts w:ascii="Times New Roman" w:hAnsi="Times New Roman" w:cs="Times New Roman"/>
          <w:i/>
          <w:iCs/>
          <w:noProof/>
          <w:sz w:val="24"/>
          <w:szCs w:val="24"/>
        </w:rPr>
        <w:t>3</w:t>
      </w:r>
      <w:r w:rsidRPr="00CE3198">
        <w:rPr>
          <w:rFonts w:ascii="Times New Roman" w:hAnsi="Times New Roman" w:cs="Times New Roman"/>
          <w:noProof/>
          <w:sz w:val="24"/>
          <w:szCs w:val="24"/>
        </w:rPr>
        <w:t>(2), 193. https://doi.org/10.22515/balagh.v3i2.1397</w:t>
      </w:r>
    </w:p>
    <w:p w14:paraId="787C6B3B" w14:textId="77777777" w:rsidR="00CE3198" w:rsidRPr="00CE3198" w:rsidRDefault="00CE3198" w:rsidP="00CE319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E3198">
        <w:rPr>
          <w:rFonts w:ascii="Times New Roman" w:hAnsi="Times New Roman" w:cs="Times New Roman"/>
          <w:noProof/>
          <w:sz w:val="24"/>
          <w:szCs w:val="24"/>
        </w:rPr>
        <w:t xml:space="preserve">Izzaty, R. E., Astuti, B., &amp; Cholimah, N. (2017). POLA KOMUNIKASI PEMIMPIN ORGANISASI DALAM MENINGKATKAN MOTIVASI KERJA ANGGOTA DI LPM (LEMBAGA PERS MAHASISWA) INOVASI UNSRAT. </w:t>
      </w:r>
      <w:r w:rsidRPr="00CE3198">
        <w:rPr>
          <w:rFonts w:ascii="Times New Roman" w:hAnsi="Times New Roman" w:cs="Times New Roman"/>
          <w:i/>
          <w:iCs/>
          <w:noProof/>
          <w:sz w:val="24"/>
          <w:szCs w:val="24"/>
        </w:rPr>
        <w:t>Angewandte Chemie International Edition, 6(11), 951–952.</w:t>
      </w:r>
      <w:r w:rsidRPr="00CE3198">
        <w:rPr>
          <w:rFonts w:ascii="Times New Roman" w:hAnsi="Times New Roman" w:cs="Times New Roman"/>
          <w:noProof/>
          <w:sz w:val="24"/>
          <w:szCs w:val="24"/>
        </w:rPr>
        <w:t xml:space="preserve">, </w:t>
      </w:r>
      <w:r w:rsidRPr="00CE3198">
        <w:rPr>
          <w:rFonts w:ascii="Times New Roman" w:hAnsi="Times New Roman" w:cs="Times New Roman"/>
          <w:i/>
          <w:iCs/>
          <w:noProof/>
          <w:sz w:val="24"/>
          <w:szCs w:val="24"/>
        </w:rPr>
        <w:t>VI</w:t>
      </w:r>
      <w:r w:rsidRPr="00CE3198">
        <w:rPr>
          <w:rFonts w:ascii="Times New Roman" w:hAnsi="Times New Roman" w:cs="Times New Roman"/>
          <w:noProof/>
          <w:sz w:val="24"/>
          <w:szCs w:val="24"/>
        </w:rPr>
        <w:t>(1), 5–24.</w:t>
      </w:r>
    </w:p>
    <w:p w14:paraId="582AA45A" w14:textId="77777777" w:rsidR="00CE3198" w:rsidRPr="00CE3198" w:rsidRDefault="00CE3198" w:rsidP="00CE3198">
      <w:pPr>
        <w:widowControl w:val="0"/>
        <w:autoSpaceDE w:val="0"/>
        <w:autoSpaceDN w:val="0"/>
        <w:adjustRightInd w:val="0"/>
        <w:spacing w:after="0" w:line="360" w:lineRule="auto"/>
        <w:ind w:left="480" w:hanging="480"/>
        <w:rPr>
          <w:rFonts w:ascii="Times New Roman" w:hAnsi="Times New Roman" w:cs="Times New Roman"/>
          <w:noProof/>
          <w:sz w:val="24"/>
        </w:rPr>
      </w:pPr>
      <w:r w:rsidRPr="00CE3198">
        <w:rPr>
          <w:rFonts w:ascii="Times New Roman" w:hAnsi="Times New Roman" w:cs="Times New Roman"/>
          <w:noProof/>
          <w:sz w:val="24"/>
          <w:szCs w:val="24"/>
        </w:rPr>
        <w:t xml:space="preserve">Nurdianti, S. R. (2014). Analisis faktor-faktor hambatan komunikasi dalam sosialisasi program keluarga berencana pada masyarakat kebon agung-Samarinda. </w:t>
      </w:r>
      <w:r w:rsidRPr="00CE3198">
        <w:rPr>
          <w:rFonts w:ascii="Times New Roman" w:hAnsi="Times New Roman" w:cs="Times New Roman"/>
          <w:i/>
          <w:iCs/>
          <w:noProof/>
          <w:sz w:val="24"/>
          <w:szCs w:val="24"/>
        </w:rPr>
        <w:t>Ilmu Komunikasi</w:t>
      </w:r>
      <w:r w:rsidRPr="00CE3198">
        <w:rPr>
          <w:rFonts w:ascii="Times New Roman" w:hAnsi="Times New Roman" w:cs="Times New Roman"/>
          <w:noProof/>
          <w:sz w:val="24"/>
          <w:szCs w:val="24"/>
        </w:rPr>
        <w:t xml:space="preserve">, </w:t>
      </w:r>
      <w:r w:rsidRPr="00CE3198">
        <w:rPr>
          <w:rFonts w:ascii="Times New Roman" w:hAnsi="Times New Roman" w:cs="Times New Roman"/>
          <w:i/>
          <w:iCs/>
          <w:noProof/>
          <w:sz w:val="24"/>
          <w:szCs w:val="24"/>
        </w:rPr>
        <w:t>2</w:t>
      </w:r>
      <w:r w:rsidRPr="00CE3198">
        <w:rPr>
          <w:rFonts w:ascii="Times New Roman" w:hAnsi="Times New Roman" w:cs="Times New Roman"/>
          <w:noProof/>
          <w:sz w:val="24"/>
          <w:szCs w:val="24"/>
        </w:rPr>
        <w:t>(2), 145–159. http://ejournal.ilkom.fisip-unmul.ac.id/site/wp-content/uploads/2014/05/ejournal_rahma new_word (05-19-14-05-58-25).pdf</w:t>
      </w:r>
    </w:p>
    <w:p w14:paraId="1343F85A" w14:textId="63951D59" w:rsidR="00CE3198" w:rsidRPr="00CE3198" w:rsidRDefault="00CE3198" w:rsidP="00CE3198">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E3198" w:rsidRPr="00CE3198" w:rsidSect="0007459A">
      <w:footerReference w:type="default" r:id="rId10"/>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85EDC" w14:textId="77777777" w:rsidR="008F45E7" w:rsidRDefault="008F45E7" w:rsidP="0007459A">
      <w:pPr>
        <w:spacing w:after="0" w:line="240" w:lineRule="auto"/>
      </w:pPr>
      <w:r>
        <w:separator/>
      </w:r>
    </w:p>
  </w:endnote>
  <w:endnote w:type="continuationSeparator" w:id="0">
    <w:p w14:paraId="21CC02AB" w14:textId="77777777" w:rsidR="008F45E7" w:rsidRDefault="008F45E7" w:rsidP="0007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916864"/>
      <w:docPartObj>
        <w:docPartGallery w:val="Page Numbers (Bottom of Page)"/>
        <w:docPartUnique/>
      </w:docPartObj>
    </w:sdtPr>
    <w:sdtEndPr>
      <w:rPr>
        <w:noProof/>
      </w:rPr>
    </w:sdtEndPr>
    <w:sdtContent>
      <w:p w14:paraId="4FAB2719" w14:textId="6C639ED5" w:rsidR="0007459A" w:rsidRDefault="000745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D91C2" w14:textId="77777777" w:rsidR="0007459A" w:rsidRDefault="000745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4607884"/>
      <w:docPartObj>
        <w:docPartGallery w:val="Page Numbers (Bottom of Page)"/>
        <w:docPartUnique/>
      </w:docPartObj>
    </w:sdtPr>
    <w:sdtEndPr>
      <w:rPr>
        <w:noProof/>
      </w:rPr>
    </w:sdtEndPr>
    <w:sdtContent>
      <w:p w14:paraId="593E8391" w14:textId="1253EC03" w:rsidR="0007459A" w:rsidRDefault="000745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4D46BA" w14:textId="77777777" w:rsidR="0007459A" w:rsidRDefault="00074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45AB5" w14:textId="77777777" w:rsidR="008F45E7" w:rsidRDefault="008F45E7" w:rsidP="0007459A">
      <w:pPr>
        <w:spacing w:after="0" w:line="240" w:lineRule="auto"/>
      </w:pPr>
      <w:r>
        <w:separator/>
      </w:r>
    </w:p>
  </w:footnote>
  <w:footnote w:type="continuationSeparator" w:id="0">
    <w:p w14:paraId="443F5EDC" w14:textId="77777777" w:rsidR="008F45E7" w:rsidRDefault="008F45E7" w:rsidP="000745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8488C"/>
    <w:multiLevelType w:val="hybridMultilevel"/>
    <w:tmpl w:val="D8E201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F66EF"/>
    <w:multiLevelType w:val="hybridMultilevel"/>
    <w:tmpl w:val="F0347E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037477"/>
    <w:multiLevelType w:val="hybridMultilevel"/>
    <w:tmpl w:val="CEE0FB5A"/>
    <w:lvl w:ilvl="0" w:tplc="E89405C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144C6A2B"/>
    <w:multiLevelType w:val="multilevel"/>
    <w:tmpl w:val="9CB4475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19260910"/>
    <w:multiLevelType w:val="hybridMultilevel"/>
    <w:tmpl w:val="2E2CB0E4"/>
    <w:lvl w:ilvl="0" w:tplc="6D26E4EE">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15:restartNumberingAfterBreak="0">
    <w:nsid w:val="1D450C8E"/>
    <w:multiLevelType w:val="multilevel"/>
    <w:tmpl w:val="9A7C20E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1FF6469B"/>
    <w:multiLevelType w:val="multilevel"/>
    <w:tmpl w:val="C354F0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107ABB"/>
    <w:multiLevelType w:val="multilevel"/>
    <w:tmpl w:val="67ACBF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870D36"/>
    <w:multiLevelType w:val="hybridMultilevel"/>
    <w:tmpl w:val="8D4E4F76"/>
    <w:lvl w:ilvl="0" w:tplc="CB2042A8">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30805A4B"/>
    <w:multiLevelType w:val="multilevel"/>
    <w:tmpl w:val="533C840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30E8694B"/>
    <w:multiLevelType w:val="hybridMultilevel"/>
    <w:tmpl w:val="CCBCC710"/>
    <w:lvl w:ilvl="0" w:tplc="A632736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15:restartNumberingAfterBreak="0">
    <w:nsid w:val="34351380"/>
    <w:multiLevelType w:val="multilevel"/>
    <w:tmpl w:val="9F1C7EE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2" w15:restartNumberingAfterBreak="0">
    <w:nsid w:val="34847C3E"/>
    <w:multiLevelType w:val="hybridMultilevel"/>
    <w:tmpl w:val="4D2274DC"/>
    <w:lvl w:ilvl="0" w:tplc="D452FF8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365813DB"/>
    <w:multiLevelType w:val="multilevel"/>
    <w:tmpl w:val="5A5E58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B101CB7"/>
    <w:multiLevelType w:val="multilevel"/>
    <w:tmpl w:val="9908533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5" w15:restartNumberingAfterBreak="0">
    <w:nsid w:val="49910BC3"/>
    <w:multiLevelType w:val="multilevel"/>
    <w:tmpl w:val="D41604D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6" w15:restartNumberingAfterBreak="0">
    <w:nsid w:val="512E18D2"/>
    <w:multiLevelType w:val="hybridMultilevel"/>
    <w:tmpl w:val="9904A7B6"/>
    <w:lvl w:ilvl="0" w:tplc="6AC0B2EC">
      <w:start w:val="1"/>
      <w:numFmt w:val="decimal"/>
      <w:lvlText w:val="2.%1."/>
      <w:lvlJc w:val="left"/>
      <w:pPr>
        <w:ind w:left="720" w:hanging="360"/>
      </w:pPr>
      <w:rPr>
        <w:rFonts w:hint="default"/>
        <w:b/>
        <w:bCs/>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AB4FF0"/>
    <w:multiLevelType w:val="hybridMultilevel"/>
    <w:tmpl w:val="A4887056"/>
    <w:lvl w:ilvl="0" w:tplc="F294B0F0">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930E91"/>
    <w:multiLevelType w:val="hybridMultilevel"/>
    <w:tmpl w:val="94EE0E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5B53EB"/>
    <w:multiLevelType w:val="hybridMultilevel"/>
    <w:tmpl w:val="B002DD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0A7112"/>
    <w:multiLevelType w:val="multilevel"/>
    <w:tmpl w:val="2F344A2C"/>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57913D3"/>
    <w:multiLevelType w:val="hybridMultilevel"/>
    <w:tmpl w:val="6C0434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5A5C48"/>
    <w:multiLevelType w:val="hybridMultilevel"/>
    <w:tmpl w:val="34FC1982"/>
    <w:lvl w:ilvl="0" w:tplc="123E4A7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FBA71A5"/>
    <w:multiLevelType w:val="hybridMultilevel"/>
    <w:tmpl w:val="556EC2B2"/>
    <w:lvl w:ilvl="0" w:tplc="2C18DA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1674C13"/>
    <w:multiLevelType w:val="multilevel"/>
    <w:tmpl w:val="5A9437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5" w15:restartNumberingAfterBreak="0">
    <w:nsid w:val="76AC7A95"/>
    <w:multiLevelType w:val="hybridMultilevel"/>
    <w:tmpl w:val="0DC2461A"/>
    <w:lvl w:ilvl="0" w:tplc="AB2E7C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81D4C7E"/>
    <w:multiLevelType w:val="multilevel"/>
    <w:tmpl w:val="6B32CC4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97C5F35"/>
    <w:multiLevelType w:val="hybridMultilevel"/>
    <w:tmpl w:val="72AA6034"/>
    <w:lvl w:ilvl="0" w:tplc="E0246656">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8" w15:restartNumberingAfterBreak="0">
    <w:nsid w:val="7DF90972"/>
    <w:multiLevelType w:val="multilevel"/>
    <w:tmpl w:val="0144E42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9" w15:restartNumberingAfterBreak="0">
    <w:nsid w:val="7EA97D22"/>
    <w:multiLevelType w:val="hybridMultilevel"/>
    <w:tmpl w:val="61383B44"/>
    <w:lvl w:ilvl="0" w:tplc="5C64C31A">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abstractNumId w:val="0"/>
  </w:num>
  <w:num w:numId="2">
    <w:abstractNumId w:val="21"/>
  </w:num>
  <w:num w:numId="3">
    <w:abstractNumId w:val="13"/>
  </w:num>
  <w:num w:numId="4">
    <w:abstractNumId w:val="26"/>
  </w:num>
  <w:num w:numId="5">
    <w:abstractNumId w:val="8"/>
  </w:num>
  <w:num w:numId="6">
    <w:abstractNumId w:val="7"/>
  </w:num>
  <w:num w:numId="7">
    <w:abstractNumId w:val="6"/>
  </w:num>
  <w:num w:numId="8">
    <w:abstractNumId w:val="17"/>
  </w:num>
  <w:num w:numId="9">
    <w:abstractNumId w:val="16"/>
  </w:num>
  <w:num w:numId="10">
    <w:abstractNumId w:val="12"/>
  </w:num>
  <w:num w:numId="11">
    <w:abstractNumId w:val="1"/>
  </w:num>
  <w:num w:numId="12">
    <w:abstractNumId w:val="19"/>
  </w:num>
  <w:num w:numId="13">
    <w:abstractNumId w:val="22"/>
  </w:num>
  <w:num w:numId="14">
    <w:abstractNumId w:val="25"/>
  </w:num>
  <w:num w:numId="15">
    <w:abstractNumId w:val="2"/>
  </w:num>
  <w:num w:numId="16">
    <w:abstractNumId w:val="23"/>
  </w:num>
  <w:num w:numId="17">
    <w:abstractNumId w:val="27"/>
  </w:num>
  <w:num w:numId="18">
    <w:abstractNumId w:val="10"/>
  </w:num>
  <w:num w:numId="19">
    <w:abstractNumId w:val="4"/>
  </w:num>
  <w:num w:numId="20">
    <w:abstractNumId w:val="15"/>
    <w:lvlOverride w:ilvl="0">
      <w:lvl w:ilvl="0">
        <w:numFmt w:val="lowerLetter"/>
        <w:lvlText w:val="%1."/>
        <w:lvlJc w:val="left"/>
      </w:lvl>
    </w:lvlOverride>
  </w:num>
  <w:num w:numId="21">
    <w:abstractNumId w:val="11"/>
    <w:lvlOverride w:ilvl="0">
      <w:lvl w:ilvl="0">
        <w:numFmt w:val="lowerLetter"/>
        <w:lvlText w:val="%1."/>
        <w:lvlJc w:val="left"/>
      </w:lvl>
    </w:lvlOverride>
  </w:num>
  <w:num w:numId="22">
    <w:abstractNumId w:val="9"/>
    <w:lvlOverride w:ilvl="0">
      <w:lvl w:ilvl="0">
        <w:numFmt w:val="lowerLetter"/>
        <w:lvlText w:val="%1."/>
        <w:lvlJc w:val="left"/>
      </w:lvl>
    </w:lvlOverride>
  </w:num>
  <w:num w:numId="23">
    <w:abstractNumId w:val="24"/>
    <w:lvlOverride w:ilvl="0">
      <w:lvl w:ilvl="0">
        <w:numFmt w:val="lowerLetter"/>
        <w:lvlText w:val="%1."/>
        <w:lvlJc w:val="left"/>
      </w:lvl>
    </w:lvlOverride>
  </w:num>
  <w:num w:numId="24">
    <w:abstractNumId w:val="3"/>
    <w:lvlOverride w:ilvl="0">
      <w:lvl w:ilvl="0">
        <w:numFmt w:val="lowerLetter"/>
        <w:lvlText w:val="%1."/>
        <w:lvlJc w:val="left"/>
      </w:lvl>
    </w:lvlOverride>
  </w:num>
  <w:num w:numId="25">
    <w:abstractNumId w:val="29"/>
  </w:num>
  <w:num w:numId="26">
    <w:abstractNumId w:val="5"/>
    <w:lvlOverride w:ilvl="0">
      <w:lvl w:ilvl="0">
        <w:numFmt w:val="lowerLetter"/>
        <w:lvlText w:val="%1."/>
        <w:lvlJc w:val="left"/>
      </w:lvl>
    </w:lvlOverride>
  </w:num>
  <w:num w:numId="27">
    <w:abstractNumId w:val="28"/>
    <w:lvlOverride w:ilvl="0">
      <w:lvl w:ilvl="0">
        <w:numFmt w:val="lowerLetter"/>
        <w:lvlText w:val="%1."/>
        <w:lvlJc w:val="left"/>
      </w:lvl>
    </w:lvlOverride>
  </w:num>
  <w:num w:numId="28">
    <w:abstractNumId w:val="14"/>
    <w:lvlOverride w:ilvl="0">
      <w:lvl w:ilvl="0">
        <w:numFmt w:val="lowerLetter"/>
        <w:lvlText w:val="%1."/>
        <w:lvlJc w:val="left"/>
      </w:lvl>
    </w:lvlOverride>
  </w:num>
  <w:num w:numId="29">
    <w:abstractNumId w:val="18"/>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3EE2"/>
    <w:rsid w:val="000004D4"/>
    <w:rsid w:val="00012986"/>
    <w:rsid w:val="00023EE2"/>
    <w:rsid w:val="00033674"/>
    <w:rsid w:val="000677C5"/>
    <w:rsid w:val="0007354D"/>
    <w:rsid w:val="0007459A"/>
    <w:rsid w:val="000C20F8"/>
    <w:rsid w:val="000D18F3"/>
    <w:rsid w:val="000E3985"/>
    <w:rsid w:val="00147860"/>
    <w:rsid w:val="001F69FB"/>
    <w:rsid w:val="002065D1"/>
    <w:rsid w:val="00265509"/>
    <w:rsid w:val="0029323F"/>
    <w:rsid w:val="002A1770"/>
    <w:rsid w:val="002C3E6C"/>
    <w:rsid w:val="002D0E05"/>
    <w:rsid w:val="002F065C"/>
    <w:rsid w:val="003325A2"/>
    <w:rsid w:val="0034781B"/>
    <w:rsid w:val="00370DA0"/>
    <w:rsid w:val="003A33EE"/>
    <w:rsid w:val="003B7DF6"/>
    <w:rsid w:val="00454BF9"/>
    <w:rsid w:val="00474376"/>
    <w:rsid w:val="004B65B5"/>
    <w:rsid w:val="004F43DE"/>
    <w:rsid w:val="00501511"/>
    <w:rsid w:val="00577A3B"/>
    <w:rsid w:val="00580F22"/>
    <w:rsid w:val="00616F7C"/>
    <w:rsid w:val="00635A57"/>
    <w:rsid w:val="006420C3"/>
    <w:rsid w:val="006A7EAD"/>
    <w:rsid w:val="00747F42"/>
    <w:rsid w:val="00796000"/>
    <w:rsid w:val="007A4384"/>
    <w:rsid w:val="007B5954"/>
    <w:rsid w:val="007D28CB"/>
    <w:rsid w:val="007E0E42"/>
    <w:rsid w:val="00842A3E"/>
    <w:rsid w:val="008E65DF"/>
    <w:rsid w:val="008F45E7"/>
    <w:rsid w:val="0090662F"/>
    <w:rsid w:val="00921706"/>
    <w:rsid w:val="00932231"/>
    <w:rsid w:val="00A014DE"/>
    <w:rsid w:val="00A21D39"/>
    <w:rsid w:val="00A635AB"/>
    <w:rsid w:val="00A8237E"/>
    <w:rsid w:val="00AE0690"/>
    <w:rsid w:val="00AE40AE"/>
    <w:rsid w:val="00B368BB"/>
    <w:rsid w:val="00B723AD"/>
    <w:rsid w:val="00BC5785"/>
    <w:rsid w:val="00C1047A"/>
    <w:rsid w:val="00CD415B"/>
    <w:rsid w:val="00CE3198"/>
    <w:rsid w:val="00CE57BC"/>
    <w:rsid w:val="00D02967"/>
    <w:rsid w:val="00D06977"/>
    <w:rsid w:val="00D63C68"/>
    <w:rsid w:val="00D76E0D"/>
    <w:rsid w:val="00E77670"/>
    <w:rsid w:val="00E801F7"/>
    <w:rsid w:val="00E94FF0"/>
    <w:rsid w:val="00F1139D"/>
    <w:rsid w:val="00F345E3"/>
    <w:rsid w:val="00F50A75"/>
    <w:rsid w:val="00F62AE2"/>
    <w:rsid w:val="00F871AE"/>
    <w:rsid w:val="00F90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6B7ED"/>
  <w15:chartTrackingRefBased/>
  <w15:docId w15:val="{B800E275-6FCE-415F-A077-FE89FFC7E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C5785"/>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BC5785"/>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semiHidden/>
    <w:unhideWhenUsed/>
    <w:qFormat/>
    <w:rsid w:val="000D18F3"/>
    <w:pPr>
      <w:keepNext/>
      <w:keepLines/>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785"/>
    <w:rPr>
      <w:rFonts w:ascii="Times New Roman" w:eastAsiaTheme="majorEastAsia" w:hAnsi="Times New Roman" w:cstheme="majorBidi"/>
      <w:sz w:val="28"/>
      <w:szCs w:val="32"/>
      <w:lang w:val="id-ID"/>
    </w:rPr>
  </w:style>
  <w:style w:type="character" w:customStyle="1" w:styleId="Heading2Char">
    <w:name w:val="Heading 2 Char"/>
    <w:basedOn w:val="DefaultParagraphFont"/>
    <w:link w:val="Heading2"/>
    <w:uiPriority w:val="9"/>
    <w:rsid w:val="00BC5785"/>
    <w:rPr>
      <w:rFonts w:ascii="Times New Roman" w:eastAsiaTheme="majorEastAsia" w:hAnsi="Times New Roman" w:cstheme="majorBidi"/>
      <w:sz w:val="24"/>
      <w:szCs w:val="26"/>
      <w:lang w:val="id-ID"/>
    </w:rPr>
  </w:style>
  <w:style w:type="character" w:customStyle="1" w:styleId="Heading3Char">
    <w:name w:val="Heading 3 Char"/>
    <w:basedOn w:val="DefaultParagraphFont"/>
    <w:link w:val="Heading3"/>
    <w:uiPriority w:val="9"/>
    <w:semiHidden/>
    <w:rsid w:val="000D18F3"/>
    <w:rPr>
      <w:rFonts w:ascii="Times New Roman" w:eastAsiaTheme="majorEastAsia" w:hAnsi="Times New Roman" w:cstheme="majorBidi"/>
      <w:sz w:val="24"/>
      <w:szCs w:val="24"/>
      <w:lang w:val="id-ID"/>
    </w:rPr>
  </w:style>
  <w:style w:type="paragraph" w:styleId="ListParagraph">
    <w:name w:val="List Paragraph"/>
    <w:basedOn w:val="Normal"/>
    <w:uiPriority w:val="34"/>
    <w:qFormat/>
    <w:rsid w:val="00D63C68"/>
    <w:pPr>
      <w:ind w:left="720"/>
      <w:contextualSpacing/>
    </w:pPr>
  </w:style>
  <w:style w:type="paragraph" w:styleId="Header">
    <w:name w:val="header"/>
    <w:basedOn w:val="Normal"/>
    <w:link w:val="HeaderChar"/>
    <w:uiPriority w:val="99"/>
    <w:unhideWhenUsed/>
    <w:rsid w:val="000745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459A"/>
    <w:rPr>
      <w:lang w:val="id-ID"/>
    </w:rPr>
  </w:style>
  <w:style w:type="paragraph" w:styleId="Footer">
    <w:name w:val="footer"/>
    <w:basedOn w:val="Normal"/>
    <w:link w:val="FooterChar"/>
    <w:uiPriority w:val="99"/>
    <w:unhideWhenUsed/>
    <w:rsid w:val="000745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459A"/>
    <w:rPr>
      <w:lang w:val="id-ID"/>
    </w:rPr>
  </w:style>
  <w:style w:type="paragraph" w:styleId="NormalWeb">
    <w:name w:val="Normal (Web)"/>
    <w:basedOn w:val="Normal"/>
    <w:uiPriority w:val="99"/>
    <w:semiHidden/>
    <w:unhideWhenUsed/>
    <w:rsid w:val="004F43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OCHeading">
    <w:name w:val="TOC Heading"/>
    <w:basedOn w:val="Heading1"/>
    <w:next w:val="Normal"/>
    <w:uiPriority w:val="39"/>
    <w:unhideWhenUsed/>
    <w:qFormat/>
    <w:rsid w:val="00CE3198"/>
    <w:pPr>
      <w:jc w:val="left"/>
      <w:outlineLvl w:val="9"/>
    </w:pPr>
    <w:rPr>
      <w:rFonts w:asciiTheme="majorHAnsi" w:hAnsiTheme="majorHAnsi"/>
      <w:color w:val="2F5496" w:themeColor="accent1" w:themeShade="BF"/>
      <w:sz w:val="32"/>
      <w:lang w:val="en-US"/>
    </w:rPr>
  </w:style>
  <w:style w:type="paragraph" w:styleId="TOC1">
    <w:name w:val="toc 1"/>
    <w:basedOn w:val="Normal"/>
    <w:next w:val="Normal"/>
    <w:autoRedefine/>
    <w:uiPriority w:val="39"/>
    <w:unhideWhenUsed/>
    <w:rsid w:val="00CE3198"/>
    <w:pPr>
      <w:spacing w:after="100"/>
    </w:pPr>
  </w:style>
  <w:style w:type="paragraph" w:styleId="TOC2">
    <w:name w:val="toc 2"/>
    <w:basedOn w:val="Normal"/>
    <w:next w:val="Normal"/>
    <w:autoRedefine/>
    <w:uiPriority w:val="39"/>
    <w:unhideWhenUsed/>
    <w:rsid w:val="00CE3198"/>
    <w:pPr>
      <w:spacing w:after="100"/>
      <w:ind w:left="220"/>
    </w:pPr>
  </w:style>
  <w:style w:type="character" w:styleId="Hyperlink">
    <w:name w:val="Hyperlink"/>
    <w:basedOn w:val="DefaultParagraphFont"/>
    <w:uiPriority w:val="99"/>
    <w:unhideWhenUsed/>
    <w:rsid w:val="00CE319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3590485">
      <w:bodyDiv w:val="1"/>
      <w:marLeft w:val="0"/>
      <w:marRight w:val="0"/>
      <w:marTop w:val="0"/>
      <w:marBottom w:val="0"/>
      <w:divBdr>
        <w:top w:val="none" w:sz="0" w:space="0" w:color="auto"/>
        <w:left w:val="none" w:sz="0" w:space="0" w:color="auto"/>
        <w:bottom w:val="none" w:sz="0" w:space="0" w:color="auto"/>
        <w:right w:val="none" w:sz="0" w:space="0" w:color="auto"/>
      </w:divBdr>
    </w:div>
    <w:div w:id="564141200">
      <w:bodyDiv w:val="1"/>
      <w:marLeft w:val="0"/>
      <w:marRight w:val="0"/>
      <w:marTop w:val="0"/>
      <w:marBottom w:val="0"/>
      <w:divBdr>
        <w:top w:val="none" w:sz="0" w:space="0" w:color="auto"/>
        <w:left w:val="none" w:sz="0" w:space="0" w:color="auto"/>
        <w:bottom w:val="none" w:sz="0" w:space="0" w:color="auto"/>
        <w:right w:val="none" w:sz="0" w:space="0" w:color="auto"/>
      </w:divBdr>
    </w:div>
    <w:div w:id="790513058">
      <w:bodyDiv w:val="1"/>
      <w:marLeft w:val="0"/>
      <w:marRight w:val="0"/>
      <w:marTop w:val="0"/>
      <w:marBottom w:val="0"/>
      <w:divBdr>
        <w:top w:val="none" w:sz="0" w:space="0" w:color="auto"/>
        <w:left w:val="none" w:sz="0" w:space="0" w:color="auto"/>
        <w:bottom w:val="none" w:sz="0" w:space="0" w:color="auto"/>
        <w:right w:val="none" w:sz="0" w:space="0" w:color="auto"/>
      </w:divBdr>
    </w:div>
    <w:div w:id="2019234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ud15</b:Tag>
    <b:SourceType>InternetSite</b:SourceType>
    <b:Guid>{433CE086-F25B-4541-A7FA-DD722745C80C}</b:Guid>
    <b:Title>Kepemimpinan dan Komunikasi</b:Title>
    <b:Year>2015</b:Year>
    <b:LCID>id-ID</b:LCID>
    <b:Author>
      <b:Author>
        <b:NameList>
          <b:Person>
            <b:Last>Sudirman</b:Last>
            <b:First>Yogi</b:First>
          </b:Person>
        </b:NameList>
      </b:Author>
    </b:Author>
    <b:InternetSiteTitle>yogisudirman22</b:InternetSiteTitle>
    <b:Month>05</b:Month>
    <b:Day>27</b:Day>
    <b:URL>http://yogisudirman22.blogspot.com/2015/05/kepemimpinan-dan-komunikasi.html</b:URL>
    <b:RefOrder>1</b:RefOrder>
  </b:Source>
</b:Sources>
</file>

<file path=customXml/itemProps1.xml><?xml version="1.0" encoding="utf-8"?>
<ds:datastoreItem xmlns:ds="http://schemas.openxmlformats.org/officeDocument/2006/customXml" ds:itemID="{C096874C-CBA0-4F5A-ABE6-15FD9427C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8</TotalTime>
  <Pages>1</Pages>
  <Words>5454</Words>
  <Characters>31093</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37</cp:revision>
  <cp:lastPrinted>2022-02-20T15:58:00Z</cp:lastPrinted>
  <dcterms:created xsi:type="dcterms:W3CDTF">2022-02-17T06:03:00Z</dcterms:created>
  <dcterms:modified xsi:type="dcterms:W3CDTF">2022-02-2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1fdd2d6-8c4a-3c02-ab8b-ea450f81709d</vt:lpwstr>
  </property>
</Properties>
</file>